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215FD" w:rsidRDefault="00453D1B" w:rsidP="00DE54B7">
      <w:pPr>
        <w:pStyle w:val="Heading1"/>
      </w:pPr>
      <w:bookmarkStart w:id="0" w:name="_Toc534788510"/>
      <w:bookmarkStart w:id="1" w:name="_Toc100764"/>
      <w:r>
        <w:t xml:space="preserve">          </w:t>
      </w:r>
      <w:bookmarkStart w:id="2" w:name="_GoBack"/>
      <w:bookmarkEnd w:id="2"/>
      <w:r w:rsidR="00DE54B7">
        <w:t>DAFTAR PUSTAKA</w:t>
      </w:r>
      <w:bookmarkEnd w:id="0"/>
      <w:bookmarkEnd w:id="1"/>
    </w:p>
    <w:p w:rsidR="00DE54B7" w:rsidRDefault="00DE54B7" w:rsidP="00DE54B7"/>
    <w:p w:rsidR="00AF2632" w:rsidRDefault="00AD039B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fldChar w:fldCharType="begin"/>
      </w:r>
      <w:r w:rsidR="00B61EC7">
        <w:instrText xml:space="preserve"> ADDIN ZOTERO_BIBL {"custom":[]} CSL_BIBLIOGRAPHY </w:instrText>
      </w:r>
      <w:r>
        <w:fldChar w:fldCharType="separate"/>
      </w:r>
      <w:r w:rsidR="00AF2632" w:rsidRPr="00AF2632">
        <w:rPr>
          <w:rFonts w:ascii="Times New Roman" w:hAnsi="Times New Roman" w:cs="Times New Roman"/>
          <w:sz w:val="24"/>
        </w:rPr>
        <w:t>Adisusilo, S., 2017. Pembelajaran</w:t>
      </w:r>
      <w:r w:rsidR="00EC4EFE">
        <w:rPr>
          <w:rFonts w:ascii="Times New Roman" w:hAnsi="Times New Roman" w:cs="Times New Roman"/>
          <w:sz w:val="24"/>
        </w:rPr>
        <w:t xml:space="preserve"> Nilai-Karakter. </w:t>
      </w:r>
      <w:r w:rsidR="00EC4EFE" w:rsidRPr="00AF2632">
        <w:rPr>
          <w:rFonts w:ascii="Times New Roman" w:hAnsi="Times New Roman" w:cs="Times New Roman"/>
          <w:sz w:val="24"/>
        </w:rPr>
        <w:t>Yogyakarta</w:t>
      </w:r>
      <w:r w:rsidR="00EC4EFE">
        <w:rPr>
          <w:rFonts w:ascii="Times New Roman" w:hAnsi="Times New Roman" w:cs="Times New Roman"/>
          <w:sz w:val="24"/>
        </w:rPr>
        <w:t>: Rajawali Press</w:t>
      </w:r>
      <w:r w:rsidR="00AF2632" w:rsidRPr="00AF2632">
        <w:rPr>
          <w:rFonts w:ascii="Times New Roman" w:hAnsi="Times New Roman" w:cs="Times New Roman"/>
          <w:sz w:val="24"/>
        </w:rPr>
        <w:t>.</w:t>
      </w:r>
    </w:p>
    <w:p w:rsidR="00ED4CC6" w:rsidRPr="00ED4CC6" w:rsidRDefault="00ED4CC6" w:rsidP="00DF357A">
      <w:pPr>
        <w:spacing w:after="0" w:line="240" w:lineRule="auto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Alben, A., 2006. Manajemen Pembelajaran. </w:t>
      </w:r>
      <w:r w:rsidR="00EC4EFE">
        <w:rPr>
          <w:rFonts w:ascii="Times New Roman" w:hAnsi="Times New Roman" w:cs="Times New Roman"/>
          <w:sz w:val="24"/>
        </w:rPr>
        <w:t xml:space="preserve">Jakarta: </w:t>
      </w:r>
      <w:r w:rsidRPr="00AF2632">
        <w:rPr>
          <w:rFonts w:ascii="Times New Roman" w:hAnsi="Times New Roman" w:cs="Times New Roman"/>
          <w:sz w:val="24"/>
        </w:rPr>
        <w:t>Departem</w:t>
      </w:r>
      <w:r w:rsidR="00EC4EFE">
        <w:rPr>
          <w:rFonts w:ascii="Times New Roman" w:hAnsi="Times New Roman" w:cs="Times New Roman"/>
          <w:sz w:val="24"/>
        </w:rPr>
        <w:t>en Pendidikan Nasional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Asrori, A., 2011. Pengertian Manajemen Pembelajaran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Bahri, S., Zain, A., 2010. Strategi Belajar Mengajar di</w:t>
      </w:r>
      <w:r w:rsidR="00EC4EFE">
        <w:rPr>
          <w:rFonts w:ascii="Times New Roman" w:hAnsi="Times New Roman" w:cs="Times New Roman"/>
          <w:sz w:val="24"/>
        </w:rPr>
        <w:t xml:space="preserve"> Sekolah. Jakarta: Rineka Cipta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Budaya Pesantren di Pesantren Muqimus Sunnah Palembang, n.d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Bungin, B., 2013. Metode Penelitian Sosial &amp; Eko</w:t>
      </w:r>
      <w:r w:rsidR="00EC4EFE">
        <w:rPr>
          <w:rFonts w:ascii="Times New Roman" w:hAnsi="Times New Roman" w:cs="Times New Roman"/>
          <w:sz w:val="24"/>
        </w:rPr>
        <w:t>nomi. Jakarta: Prenamedia Group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Dhofier, Z., 2004. Tr</w:t>
      </w:r>
      <w:r w:rsidR="00EC4EFE">
        <w:rPr>
          <w:rFonts w:ascii="Times New Roman" w:hAnsi="Times New Roman" w:cs="Times New Roman"/>
          <w:sz w:val="24"/>
        </w:rPr>
        <w:t>adisi Pesantren. Jakarta: LP3ES.</w:t>
      </w:r>
    </w:p>
    <w:p w:rsidR="00ED4CC6" w:rsidRPr="00ED4CC6" w:rsidRDefault="00ED4CC6" w:rsidP="00DF357A">
      <w:pPr>
        <w:spacing w:after="0"/>
        <w:jc w:val="both"/>
      </w:pPr>
    </w:p>
    <w:p w:rsidR="00ED4CC6" w:rsidRDefault="00AF2632" w:rsidP="006725FD">
      <w:pPr>
        <w:pStyle w:val="Bibliography"/>
        <w:spacing w:after="240"/>
        <w:ind w:left="2250" w:hanging="2250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Gunawan, H., 2012. Pendidikan Karakter Konsep dan </w:t>
      </w:r>
      <w:r w:rsidR="00EC4EFE">
        <w:rPr>
          <w:rFonts w:ascii="Times New Roman" w:hAnsi="Times New Roman" w:cs="Times New Roman"/>
          <w:sz w:val="24"/>
        </w:rPr>
        <w:t>Implementasi. Bandung: Alfabeta.</w:t>
      </w:r>
    </w:p>
    <w:p w:rsidR="00ED4CC6" w:rsidRPr="00ED4CC6" w:rsidRDefault="006725FD" w:rsidP="006725FD">
      <w:pPr>
        <w:pStyle w:val="Bibliography"/>
        <w:spacing w:after="240"/>
        <w:ind w:left="2250" w:hanging="2250"/>
        <w:jc w:val="both"/>
      </w:pPr>
      <w:r>
        <w:rPr>
          <w:rFonts w:ascii="Times New Roman" w:hAnsi="Times New Roman" w:cs="Times New Roman"/>
          <w:sz w:val="24"/>
        </w:rPr>
        <w:t xml:space="preserve">- </w:t>
      </w:r>
      <w:r w:rsidR="00AF2632" w:rsidRPr="00AF2632">
        <w:rPr>
          <w:rFonts w:ascii="Times New Roman" w:hAnsi="Times New Roman" w:cs="Times New Roman"/>
          <w:sz w:val="24"/>
        </w:rPr>
        <w:t>2013. Metode Penelitian Kualitatif: teori da</w:t>
      </w:r>
      <w:r w:rsidR="00EC4EFE">
        <w:rPr>
          <w:rFonts w:ascii="Times New Roman" w:hAnsi="Times New Roman" w:cs="Times New Roman"/>
          <w:sz w:val="24"/>
        </w:rPr>
        <w:t>n Praktik. Jakarta: Bumi Aksara.</w:t>
      </w: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Haedari, A., 2004. Masa Depan Pesantren dalam Tantangan Modernitas dan Tantangan Kompleks</w:t>
      </w:r>
      <w:r w:rsidR="00EC4EFE">
        <w:rPr>
          <w:rFonts w:ascii="Times New Roman" w:hAnsi="Times New Roman" w:cs="Times New Roman"/>
          <w:sz w:val="24"/>
        </w:rPr>
        <w:t>itas Global. Jakarta: IRD Press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EC4EFE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Hasjmy, A., 2005. Sejarah Kebudayaan Islam di Indonesia. </w:t>
      </w:r>
      <w:r w:rsidR="00EC4EFE">
        <w:rPr>
          <w:rFonts w:ascii="Times New Roman" w:hAnsi="Times New Roman" w:cs="Times New Roman"/>
          <w:sz w:val="24"/>
        </w:rPr>
        <w:t xml:space="preserve">Jakarta: </w:t>
      </w:r>
      <w:r w:rsidRPr="00AF2632">
        <w:rPr>
          <w:rFonts w:ascii="Times New Roman" w:hAnsi="Times New Roman" w:cs="Times New Roman"/>
          <w:sz w:val="24"/>
        </w:rPr>
        <w:t>Bulan Bintan</w:t>
      </w:r>
      <w:r w:rsidR="00EC4EFE">
        <w:rPr>
          <w:rFonts w:ascii="Times New Roman" w:hAnsi="Times New Roman" w:cs="Times New Roman"/>
          <w:sz w:val="24"/>
        </w:rPr>
        <w:t>g.</w:t>
      </w:r>
    </w:p>
    <w:p w:rsidR="00EC4EFE" w:rsidRPr="00EC4EFE" w:rsidRDefault="00EC4EFE" w:rsidP="00EC4EFE">
      <w:pPr>
        <w:spacing w:after="0" w:line="240" w:lineRule="auto"/>
      </w:pPr>
    </w:p>
    <w:p w:rsidR="00AF2632" w:rsidRDefault="00AF2632" w:rsidP="00EC4EFE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ipi387305.pdf, n.d.</w:t>
      </w:r>
    </w:p>
    <w:p w:rsidR="00ED4CC6" w:rsidRPr="00ED4CC6" w:rsidRDefault="00ED4CC6" w:rsidP="00EC4EFE">
      <w:pPr>
        <w:spacing w:after="0"/>
        <w:jc w:val="both"/>
      </w:pPr>
    </w:p>
    <w:p w:rsidR="00AF2632" w:rsidRDefault="00AF2632" w:rsidP="00583461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Madjid, A., 2009. Perencanaan Pembelajaran. </w:t>
      </w:r>
      <w:r w:rsidR="00583461">
        <w:rPr>
          <w:rFonts w:ascii="Times New Roman" w:hAnsi="Times New Roman" w:cs="Times New Roman"/>
          <w:sz w:val="24"/>
        </w:rPr>
        <w:t xml:space="preserve">Bandung: </w:t>
      </w:r>
      <w:r w:rsidRPr="00AF2632">
        <w:rPr>
          <w:rFonts w:ascii="Times New Roman" w:hAnsi="Times New Roman" w:cs="Times New Roman"/>
          <w:sz w:val="24"/>
        </w:rPr>
        <w:t>Re</w:t>
      </w:r>
      <w:r w:rsidR="00583461">
        <w:rPr>
          <w:rFonts w:ascii="Times New Roman" w:hAnsi="Times New Roman" w:cs="Times New Roman"/>
          <w:sz w:val="24"/>
        </w:rPr>
        <w:t>maja Rosdakarya Offset.</w:t>
      </w:r>
    </w:p>
    <w:p w:rsidR="00583461" w:rsidRPr="00583461" w:rsidRDefault="00583461" w:rsidP="00453D1B">
      <w:pPr>
        <w:spacing w:after="0"/>
        <w:jc w:val="both"/>
      </w:pPr>
    </w:p>
    <w:p w:rsidR="00AF2632" w:rsidRDefault="00AF2632" w:rsidP="00453D1B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Manajemen Pendidikan Sekolah Menengah Pertama Berbasis Pondok Pesantren.pdf, n.d.</w:t>
      </w:r>
    </w:p>
    <w:p w:rsidR="00583461" w:rsidRPr="00583461" w:rsidRDefault="00583461" w:rsidP="00453D1B">
      <w:pPr>
        <w:spacing w:after="0"/>
        <w:jc w:val="both"/>
      </w:pPr>
    </w:p>
    <w:p w:rsidR="00AF2632" w:rsidRDefault="00AF2632" w:rsidP="00453D1B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Mansur, 2004. Moralitas Pesantren: Meneguk Kearifan dari Telaga Kehidupan. </w:t>
      </w:r>
      <w:r w:rsidR="00583461">
        <w:rPr>
          <w:rFonts w:ascii="Times New Roman" w:hAnsi="Times New Roman" w:cs="Times New Roman"/>
          <w:sz w:val="24"/>
        </w:rPr>
        <w:t xml:space="preserve">Yogyakarta: </w:t>
      </w:r>
      <w:r w:rsidRPr="00AF2632">
        <w:rPr>
          <w:rFonts w:ascii="Times New Roman" w:hAnsi="Times New Roman" w:cs="Times New Roman"/>
          <w:sz w:val="24"/>
        </w:rPr>
        <w:t>Sa</w:t>
      </w:r>
      <w:r w:rsidR="00583461">
        <w:rPr>
          <w:rFonts w:ascii="Times New Roman" w:hAnsi="Times New Roman" w:cs="Times New Roman"/>
          <w:sz w:val="24"/>
        </w:rPr>
        <w:t>firia Insania Press.</w:t>
      </w:r>
    </w:p>
    <w:p w:rsidR="00ED4CC6" w:rsidRPr="00ED4CC6" w:rsidRDefault="00ED4CC6" w:rsidP="00453D1B">
      <w:pPr>
        <w:spacing w:after="0"/>
        <w:jc w:val="both"/>
      </w:pPr>
    </w:p>
    <w:p w:rsidR="00AF2632" w:rsidRDefault="00AF2632" w:rsidP="00453D1B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Marzuki, 2017. Pendidikan Karakter Islam</w:t>
      </w:r>
      <w:r w:rsidR="00583461">
        <w:rPr>
          <w:rFonts w:ascii="Times New Roman" w:hAnsi="Times New Roman" w:cs="Times New Roman"/>
          <w:sz w:val="24"/>
        </w:rPr>
        <w:t>. Jakarta: Sinar Grafika offset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Moelong, L.., 2011. Metode Penelitian Kualitatif.</w:t>
      </w:r>
      <w:r w:rsidR="00583461">
        <w:rPr>
          <w:rFonts w:ascii="Times New Roman" w:hAnsi="Times New Roman" w:cs="Times New Roman"/>
          <w:sz w:val="24"/>
        </w:rPr>
        <w:t xml:space="preserve"> Bandung: PT. Remaja Rosdakarya.</w:t>
      </w:r>
    </w:p>
    <w:p w:rsidR="00ED4CC6" w:rsidRPr="00ED4CC6" w:rsidRDefault="00ED4CC6" w:rsidP="00DF357A">
      <w:pPr>
        <w:spacing w:after="0"/>
        <w:jc w:val="both"/>
      </w:pPr>
    </w:p>
    <w:p w:rsidR="008605B1" w:rsidRDefault="008605B1" w:rsidP="009E7ACD">
      <w:pPr>
        <w:pStyle w:val="Bibliography"/>
        <w:ind w:left="1800" w:hanging="180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Mulyasa, </w:t>
      </w:r>
      <w:r w:rsidRPr="00AF2632">
        <w:rPr>
          <w:rFonts w:ascii="Times New Roman" w:hAnsi="Times New Roman" w:cs="Times New Roman"/>
          <w:sz w:val="24"/>
        </w:rPr>
        <w:t>2006. Kurikulum Tingkat Satuan Pendidikan</w:t>
      </w:r>
      <w:r>
        <w:rPr>
          <w:rFonts w:ascii="Times New Roman" w:hAnsi="Times New Roman" w:cs="Times New Roman"/>
          <w:sz w:val="24"/>
        </w:rPr>
        <w:t>. Bandung: PT Remaja Rosdakarya.</w:t>
      </w:r>
    </w:p>
    <w:p w:rsidR="008605B1" w:rsidRDefault="008605B1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</w:p>
    <w:p w:rsidR="00ED4CC6" w:rsidRPr="00ED4CC6" w:rsidRDefault="008605B1" w:rsidP="006725FD">
      <w:pPr>
        <w:pStyle w:val="Bibliography"/>
        <w:jc w:val="both"/>
      </w:pPr>
      <w:r>
        <w:rPr>
          <w:rFonts w:ascii="Times New Roman" w:hAnsi="Times New Roman" w:cs="Times New Roman"/>
          <w:sz w:val="24"/>
        </w:rPr>
        <w:t xml:space="preserve">- </w:t>
      </w:r>
      <w:r w:rsidR="00AF2632" w:rsidRPr="00AF2632">
        <w:rPr>
          <w:rFonts w:ascii="Times New Roman" w:hAnsi="Times New Roman" w:cs="Times New Roman"/>
          <w:sz w:val="24"/>
        </w:rPr>
        <w:t>2012. Manajemen Pendidikan Karakter.</w:t>
      </w:r>
      <w:r w:rsidR="00583461">
        <w:rPr>
          <w:rFonts w:ascii="Times New Roman" w:hAnsi="Times New Roman" w:cs="Times New Roman"/>
          <w:sz w:val="24"/>
        </w:rPr>
        <w:t xml:space="preserve"> Jakarta:</w:t>
      </w:r>
      <w:r w:rsidR="00AF2632" w:rsidRPr="00AF2632">
        <w:rPr>
          <w:rFonts w:ascii="Times New Roman" w:hAnsi="Times New Roman" w:cs="Times New Roman"/>
          <w:sz w:val="24"/>
        </w:rPr>
        <w:t xml:space="preserve"> Bumi</w:t>
      </w:r>
      <w:r w:rsidR="00583461">
        <w:rPr>
          <w:rFonts w:ascii="Times New Roman" w:hAnsi="Times New Roman" w:cs="Times New Roman"/>
          <w:sz w:val="24"/>
        </w:rPr>
        <w:t xml:space="preserve"> Aksara.</w:t>
      </w:r>
    </w:p>
    <w:p w:rsidR="00ED4CC6" w:rsidRPr="00ED4CC6" w:rsidRDefault="00ED4CC6" w:rsidP="008605B1">
      <w:pPr>
        <w:spacing w:after="0"/>
        <w:jc w:val="both"/>
      </w:pPr>
    </w:p>
    <w:p w:rsidR="00AF2632" w:rsidRDefault="00583461" w:rsidP="006725FD">
      <w:pPr>
        <w:pStyle w:val="Bibliography"/>
        <w:ind w:left="1800" w:hanging="180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- </w:t>
      </w:r>
      <w:r w:rsidR="00AF2632" w:rsidRPr="00AF2632">
        <w:rPr>
          <w:rFonts w:ascii="Times New Roman" w:hAnsi="Times New Roman" w:cs="Times New Roman"/>
          <w:sz w:val="24"/>
        </w:rPr>
        <w:t>2013. Pengembangan dan Implementasi Kurikulum 2013.</w:t>
      </w:r>
      <w:r>
        <w:rPr>
          <w:rFonts w:ascii="Times New Roman" w:hAnsi="Times New Roman" w:cs="Times New Roman"/>
          <w:sz w:val="24"/>
        </w:rPr>
        <w:t xml:space="preserve"> Bandung: PT. Remaja Rosdakarya.</w:t>
      </w:r>
    </w:p>
    <w:p w:rsidR="00ED4CC6" w:rsidRPr="00ED4CC6" w:rsidRDefault="00ED4CC6" w:rsidP="008605B1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Nasir, M., 2005. Sejarah Pertumbuhan dan Perkembangan Lembaga-Lembaga Pendidikan Islam Di I</w:t>
      </w:r>
      <w:r w:rsidR="00583461">
        <w:rPr>
          <w:rFonts w:ascii="Times New Roman" w:hAnsi="Times New Roman" w:cs="Times New Roman"/>
          <w:sz w:val="24"/>
        </w:rPr>
        <w:t>ndonesia. Jakarta: PT. Grasindo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Nawawi, H., 2005. Manajemen Sumber Daya Manusia. </w:t>
      </w:r>
      <w:r w:rsidR="00583461">
        <w:rPr>
          <w:rFonts w:ascii="Times New Roman" w:hAnsi="Times New Roman" w:cs="Times New Roman"/>
          <w:sz w:val="24"/>
        </w:rPr>
        <w:t xml:space="preserve">Yogyakarta: </w:t>
      </w:r>
      <w:r w:rsidRPr="00AF2632">
        <w:rPr>
          <w:rFonts w:ascii="Times New Roman" w:hAnsi="Times New Roman" w:cs="Times New Roman"/>
          <w:sz w:val="24"/>
        </w:rPr>
        <w:t>Gajah Ma</w:t>
      </w:r>
      <w:r w:rsidR="00583461">
        <w:rPr>
          <w:rFonts w:ascii="Times New Roman" w:hAnsi="Times New Roman" w:cs="Times New Roman"/>
          <w:sz w:val="24"/>
        </w:rPr>
        <w:t>da University Press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Peraturan Presiden Nomor 87 Tahun 2017.pdf, n.d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Permendikbud No. 69 Tahun 2013 Tentang Kerangka Dasar Dan Struktur Kurikulum Sekolah Menengah Atas/Madrasah Aliyah, n.d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Saputro, S</w:t>
      </w:r>
      <w:r w:rsidR="00583461">
        <w:rPr>
          <w:rFonts w:ascii="Times New Roman" w:hAnsi="Times New Roman" w:cs="Times New Roman"/>
          <w:sz w:val="24"/>
        </w:rPr>
        <w:t xml:space="preserve">., 2000. Strategi Pembelajaran. Malang: </w:t>
      </w:r>
      <w:r w:rsidRPr="00AF2632">
        <w:rPr>
          <w:rFonts w:ascii="Times New Roman" w:hAnsi="Times New Roman" w:cs="Times New Roman"/>
          <w:sz w:val="24"/>
        </w:rPr>
        <w:t>Departemen Pendidikan Nasional, Un</w:t>
      </w:r>
      <w:r w:rsidR="00583461">
        <w:rPr>
          <w:rFonts w:ascii="Times New Roman" w:hAnsi="Times New Roman" w:cs="Times New Roman"/>
          <w:sz w:val="24"/>
        </w:rPr>
        <w:t>iversitas Negeri Malang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Sudjana, N., 2010. Dasar-Dasar Proses Belajar Mengajar. </w:t>
      </w:r>
      <w:r w:rsidR="00583461">
        <w:rPr>
          <w:rFonts w:ascii="Times New Roman" w:hAnsi="Times New Roman" w:cs="Times New Roman"/>
          <w:sz w:val="24"/>
        </w:rPr>
        <w:t xml:space="preserve">Bandung: </w:t>
      </w:r>
      <w:r w:rsidRPr="00AF2632">
        <w:rPr>
          <w:rFonts w:ascii="Times New Roman" w:hAnsi="Times New Roman" w:cs="Times New Roman"/>
          <w:sz w:val="24"/>
        </w:rPr>
        <w:t>Sinar Baru Al</w:t>
      </w:r>
      <w:r w:rsidR="00583461">
        <w:rPr>
          <w:rFonts w:ascii="Times New Roman" w:hAnsi="Times New Roman" w:cs="Times New Roman"/>
          <w:sz w:val="24"/>
        </w:rPr>
        <w:t>gensindo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Suryosubroto, 2004. Proses Belajar Mengajar di Se</w:t>
      </w:r>
      <w:r w:rsidR="00583461">
        <w:rPr>
          <w:rFonts w:ascii="Times New Roman" w:hAnsi="Times New Roman" w:cs="Times New Roman"/>
          <w:sz w:val="24"/>
        </w:rPr>
        <w:t>kolah. Jakarta: PT Rineka Cipta.</w:t>
      </w:r>
    </w:p>
    <w:p w:rsidR="00ED4CC6" w:rsidRPr="00ED4CC6" w:rsidRDefault="00ED4CC6" w:rsidP="00DF357A">
      <w:pPr>
        <w:spacing w:after="0"/>
        <w:jc w:val="both"/>
      </w:pPr>
    </w:p>
    <w:p w:rsidR="00AF2632" w:rsidRPr="00AF2632" w:rsidRDefault="00AF2632" w:rsidP="00583461">
      <w:pPr>
        <w:pStyle w:val="Bibliography"/>
        <w:spacing w:after="240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Syafaruddin, 2005. Manajemen Lembaga Pendidikan Islam.</w:t>
      </w:r>
      <w:r w:rsidR="00583461">
        <w:rPr>
          <w:rFonts w:ascii="Times New Roman" w:hAnsi="Times New Roman" w:cs="Times New Roman"/>
          <w:sz w:val="24"/>
        </w:rPr>
        <w:t xml:space="preserve"> Jakarta:</w:t>
      </w:r>
      <w:r w:rsidRPr="00AF2632">
        <w:rPr>
          <w:rFonts w:ascii="Times New Roman" w:hAnsi="Times New Roman" w:cs="Times New Roman"/>
          <w:sz w:val="24"/>
        </w:rPr>
        <w:t xml:space="preserve"> Ciputat Press</w:t>
      </w:r>
      <w:r w:rsidR="00583461">
        <w:rPr>
          <w:rFonts w:ascii="Times New Roman" w:hAnsi="Times New Roman" w:cs="Times New Roman"/>
          <w:sz w:val="24"/>
        </w:rPr>
        <w:t>.</w:t>
      </w:r>
    </w:p>
    <w:p w:rsidR="00AF2632" w:rsidRDefault="00AF2632" w:rsidP="00583461">
      <w:pPr>
        <w:pStyle w:val="Bibliography"/>
        <w:spacing w:after="240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 xml:space="preserve">Tafsir, A., 2004. Ilmu Pendidikan dalam Perspektif Islam. </w:t>
      </w:r>
      <w:r w:rsidR="00583461">
        <w:rPr>
          <w:rFonts w:ascii="Times New Roman" w:hAnsi="Times New Roman" w:cs="Times New Roman"/>
          <w:sz w:val="24"/>
        </w:rPr>
        <w:t xml:space="preserve">Bandung: </w:t>
      </w:r>
      <w:r w:rsidRPr="00AF2632">
        <w:rPr>
          <w:rFonts w:ascii="Times New Roman" w:hAnsi="Times New Roman" w:cs="Times New Roman"/>
          <w:sz w:val="24"/>
        </w:rPr>
        <w:t>Remaja Rosdakar</w:t>
      </w:r>
      <w:r w:rsidR="00583461">
        <w:rPr>
          <w:rFonts w:ascii="Times New Roman" w:hAnsi="Times New Roman" w:cs="Times New Roman"/>
          <w:sz w:val="24"/>
        </w:rPr>
        <w:t>ya.</w:t>
      </w:r>
    </w:p>
    <w:p w:rsid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Tesis Moh. Anis.pdf, n.d.</w:t>
      </w:r>
    </w:p>
    <w:p w:rsidR="00ED4CC6" w:rsidRPr="00ED4CC6" w:rsidRDefault="00ED4CC6" w:rsidP="00DF357A">
      <w:pPr>
        <w:spacing w:after="0"/>
        <w:jc w:val="both"/>
      </w:pPr>
    </w:p>
    <w:p w:rsidR="00AF2632" w:rsidRDefault="00AF2632" w:rsidP="009E7ACD">
      <w:pPr>
        <w:pStyle w:val="Bibliography"/>
        <w:spacing w:after="240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UU_no_20_th_2003 sistem pendidikan nasional.pdf, n.d.</w:t>
      </w:r>
    </w:p>
    <w:p w:rsidR="00AF2632" w:rsidRPr="00AF2632" w:rsidRDefault="00AF2632" w:rsidP="00DF357A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AF2632">
        <w:rPr>
          <w:rFonts w:ascii="Times New Roman" w:hAnsi="Times New Roman" w:cs="Times New Roman"/>
          <w:sz w:val="24"/>
        </w:rPr>
        <w:t>Zainuddin, 2015. Implementasi Kurikulum 2013 dalam Membentuk Karakter Anak Bangsa.</w:t>
      </w:r>
      <w:r w:rsidR="00583461">
        <w:rPr>
          <w:rFonts w:ascii="Times New Roman" w:hAnsi="Times New Roman" w:cs="Times New Roman"/>
          <w:sz w:val="24"/>
        </w:rPr>
        <w:t xml:space="preserve"> Malang:</w:t>
      </w:r>
      <w:r w:rsidRPr="00AF2632">
        <w:rPr>
          <w:rFonts w:ascii="Times New Roman" w:hAnsi="Times New Roman" w:cs="Times New Roman"/>
          <w:sz w:val="24"/>
        </w:rPr>
        <w:t xml:space="preserve"> Fakultas Ilmu Pendidikan, Un</w:t>
      </w:r>
      <w:r w:rsidR="00583461">
        <w:rPr>
          <w:rFonts w:ascii="Times New Roman" w:hAnsi="Times New Roman" w:cs="Times New Roman"/>
          <w:sz w:val="24"/>
        </w:rPr>
        <w:t>iversitas Negeri Malang.</w:t>
      </w:r>
    </w:p>
    <w:p w:rsidR="00F412F0" w:rsidRDefault="00AD039B" w:rsidP="00DF357A">
      <w:pPr>
        <w:tabs>
          <w:tab w:val="left" w:pos="0"/>
        </w:tabs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p w:rsidR="00453D1B" w:rsidRDefault="00453D1B" w:rsidP="00DF357A">
      <w:pPr>
        <w:tabs>
          <w:tab w:val="left" w:pos="0"/>
        </w:tabs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3539C0" w:rsidRPr="00BF1AE8" w:rsidRDefault="00BF1AE8" w:rsidP="00BF1AE8">
      <w:pPr>
        <w:pStyle w:val="Heading1"/>
        <w:rPr>
          <w:color w:val="FFFFFF" w:themeColor="background1"/>
        </w:rPr>
      </w:pPr>
      <w:bookmarkStart w:id="3" w:name="_Toc100765"/>
      <w:r w:rsidRPr="00BF1AE8">
        <w:rPr>
          <w:color w:val="FFFFFF" w:themeColor="background1"/>
        </w:rPr>
        <w:t>N</w:t>
      </w:r>
      <w:bookmarkEnd w:id="3"/>
    </w:p>
    <w:p w:rsidR="000E73C2" w:rsidRPr="00566BE4" w:rsidRDefault="000E73C2" w:rsidP="000E73C2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L</w:t>
      </w:r>
    </w:p>
    <w:p w:rsidR="000E73C2" w:rsidRPr="00566BE4" w:rsidRDefault="000E73C2" w:rsidP="000E73C2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A</w:t>
      </w:r>
    </w:p>
    <w:p w:rsidR="000E73C2" w:rsidRPr="00566BE4" w:rsidRDefault="000E73C2" w:rsidP="000E73C2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M</w:t>
      </w:r>
    </w:p>
    <w:p w:rsidR="000E73C2" w:rsidRPr="00566BE4" w:rsidRDefault="000E73C2" w:rsidP="000E73C2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P</w:t>
      </w:r>
    </w:p>
    <w:p w:rsidR="000E73C2" w:rsidRPr="00566BE4" w:rsidRDefault="000E73C2" w:rsidP="000E73C2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I</w:t>
      </w:r>
    </w:p>
    <w:p w:rsidR="000E73C2" w:rsidRPr="00566BE4" w:rsidRDefault="000E73C2" w:rsidP="000E73C2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R</w:t>
      </w:r>
    </w:p>
    <w:p w:rsidR="000E73C2" w:rsidRPr="00566BE4" w:rsidRDefault="000E73C2" w:rsidP="000E73C2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A</w:t>
      </w:r>
    </w:p>
    <w:p w:rsidR="00420CAD" w:rsidRDefault="000E73C2" w:rsidP="00453D1B">
      <w:pPr>
        <w:tabs>
          <w:tab w:val="left" w:pos="0"/>
        </w:tabs>
        <w:spacing w:after="0" w:line="480" w:lineRule="auto"/>
        <w:ind w:left="720" w:hanging="720"/>
        <w:jc w:val="center"/>
        <w:rPr>
          <w:rFonts w:ascii="Times New Roman" w:hAnsi="Times New Roman" w:cs="Times New Roman"/>
          <w:b/>
          <w:sz w:val="44"/>
          <w:szCs w:val="24"/>
        </w:rPr>
      </w:pPr>
      <w:r w:rsidRPr="00566BE4">
        <w:rPr>
          <w:rFonts w:ascii="Times New Roman" w:hAnsi="Times New Roman" w:cs="Times New Roman"/>
          <w:b/>
          <w:sz w:val="44"/>
          <w:szCs w:val="24"/>
        </w:rPr>
        <w:t>N</w:t>
      </w:r>
    </w:p>
    <w:sectPr w:rsidR="00420CAD" w:rsidSect="00453D1B">
      <w:headerReference w:type="even" r:id="rId9"/>
      <w:headerReference w:type="default" r:id="rId10"/>
      <w:headerReference w:type="first" r:id="rId11"/>
      <w:footerReference w:type="first" r:id="rId12"/>
      <w:pgSz w:w="12240" w:h="15840" w:code="1"/>
      <w:pgMar w:top="1701" w:right="2268" w:bottom="2268" w:left="1701" w:header="720" w:footer="720" w:gutter="0"/>
      <w:pgNumType w:start="9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13EB5" w:rsidRDefault="00313EB5" w:rsidP="00FE44DD">
      <w:pPr>
        <w:spacing w:after="0" w:line="240" w:lineRule="auto"/>
      </w:pPr>
      <w:r>
        <w:separator/>
      </w:r>
    </w:p>
  </w:endnote>
  <w:endnote w:type="continuationSeparator" w:id="0">
    <w:p w:rsidR="00313EB5" w:rsidRDefault="00313EB5" w:rsidP="00FE44D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309364"/>
      <w:docPartObj>
        <w:docPartGallery w:val="Page Numbers (Bottom of Page)"/>
        <w:docPartUnique/>
      </w:docPartObj>
    </w:sdtPr>
    <w:sdtEndPr/>
    <w:sdtContent>
      <w:p w:rsidR="00453D1B" w:rsidRDefault="00E0628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1</w:t>
        </w:r>
        <w:r>
          <w:rPr>
            <w:noProof/>
          </w:rPr>
          <w:fldChar w:fldCharType="end"/>
        </w:r>
      </w:p>
    </w:sdtContent>
  </w:sdt>
  <w:p w:rsidR="00BF1AE8" w:rsidRDefault="00BF1AE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13EB5" w:rsidRDefault="00313EB5" w:rsidP="00FE44DD">
      <w:pPr>
        <w:spacing w:after="0" w:line="240" w:lineRule="auto"/>
      </w:pPr>
      <w:r>
        <w:separator/>
      </w:r>
    </w:p>
  </w:footnote>
  <w:footnote w:type="continuationSeparator" w:id="0">
    <w:p w:rsidR="00313EB5" w:rsidRDefault="00313EB5" w:rsidP="00FE44D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802412"/>
      <w:docPartObj>
        <w:docPartGallery w:val="Page Numbers (Top of Page)"/>
        <w:docPartUnique/>
      </w:docPartObj>
    </w:sdtPr>
    <w:sdtEndPr/>
    <w:sdtContent>
      <w:p w:rsidR="00BF1AE8" w:rsidRDefault="00AD039B">
        <w:pPr>
          <w:pStyle w:val="Header"/>
          <w:jc w:val="right"/>
        </w:pPr>
        <w:r>
          <w:fldChar w:fldCharType="begin"/>
        </w:r>
        <w:r w:rsidR="00BF1AE8">
          <w:instrText xml:space="preserve"> PAGE   \* MERGEFORMAT </w:instrText>
        </w:r>
        <w:r>
          <w:fldChar w:fldCharType="separate"/>
        </w:r>
        <w:r w:rsidR="00BF1AE8">
          <w:rPr>
            <w:noProof/>
          </w:rPr>
          <w:t>40</w:t>
        </w:r>
        <w:r>
          <w:rPr>
            <w:noProof/>
          </w:rPr>
          <w:fldChar w:fldCharType="end"/>
        </w:r>
      </w:p>
    </w:sdtContent>
  </w:sdt>
  <w:p w:rsidR="00BF1AE8" w:rsidRDefault="00BF1AE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309366"/>
      <w:docPartObj>
        <w:docPartGallery w:val="Page Numbers (Top of Page)"/>
        <w:docPartUnique/>
      </w:docPartObj>
    </w:sdtPr>
    <w:sdtEndPr/>
    <w:sdtContent>
      <w:p w:rsidR="00453D1B" w:rsidRDefault="00E0628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3</w:t>
        </w:r>
        <w:r>
          <w:rPr>
            <w:noProof/>
          </w:rPr>
          <w:fldChar w:fldCharType="end"/>
        </w:r>
      </w:p>
    </w:sdtContent>
  </w:sdt>
  <w:p w:rsidR="00BF1AE8" w:rsidRDefault="00BF1AE8" w:rsidP="00B9653D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F1AE8" w:rsidRDefault="00BF1AE8">
    <w:pPr>
      <w:pStyle w:val="Header"/>
      <w:jc w:val="right"/>
    </w:pPr>
  </w:p>
  <w:p w:rsidR="00BF1AE8" w:rsidRDefault="00BF1AE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B2128C"/>
    <w:multiLevelType w:val="hybridMultilevel"/>
    <w:tmpl w:val="24C4C7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895519"/>
    <w:multiLevelType w:val="hybridMultilevel"/>
    <w:tmpl w:val="F9A82BD6"/>
    <w:lvl w:ilvl="0" w:tplc="3ED608D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94B2778"/>
    <w:multiLevelType w:val="hybridMultilevel"/>
    <w:tmpl w:val="AB602234"/>
    <w:lvl w:ilvl="0" w:tplc="E528DCFE">
      <w:start w:val="1"/>
      <w:numFmt w:val="decimal"/>
      <w:lvlText w:val="%1."/>
      <w:lvlJc w:val="left"/>
      <w:pPr>
        <w:ind w:left="9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3">
    <w:nsid w:val="09A23AA4"/>
    <w:multiLevelType w:val="hybridMultilevel"/>
    <w:tmpl w:val="99B07B88"/>
    <w:lvl w:ilvl="0" w:tplc="79BC91F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9B51B11"/>
    <w:multiLevelType w:val="hybridMultilevel"/>
    <w:tmpl w:val="E89EAF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9F07E90"/>
    <w:multiLevelType w:val="hybridMultilevel"/>
    <w:tmpl w:val="A4B069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D1F22D2"/>
    <w:multiLevelType w:val="hybridMultilevel"/>
    <w:tmpl w:val="B900B1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E297E7C"/>
    <w:multiLevelType w:val="hybridMultilevel"/>
    <w:tmpl w:val="1F86B8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E9C33A4"/>
    <w:multiLevelType w:val="hybridMultilevel"/>
    <w:tmpl w:val="D94266E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02058C6"/>
    <w:multiLevelType w:val="hybridMultilevel"/>
    <w:tmpl w:val="892283B6"/>
    <w:lvl w:ilvl="0" w:tplc="3EBC24B4">
      <w:start w:val="1"/>
      <w:numFmt w:val="decimal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0">
    <w:nsid w:val="14AB111C"/>
    <w:multiLevelType w:val="hybridMultilevel"/>
    <w:tmpl w:val="5170ABD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5BA409A"/>
    <w:multiLevelType w:val="hybridMultilevel"/>
    <w:tmpl w:val="335CAC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D54556A"/>
    <w:multiLevelType w:val="hybridMultilevel"/>
    <w:tmpl w:val="9BBE75A8"/>
    <w:lvl w:ilvl="0" w:tplc="BDCE0AB8">
      <w:start w:val="1"/>
      <w:numFmt w:val="decimal"/>
      <w:lvlText w:val="%1)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3">
    <w:nsid w:val="1E933122"/>
    <w:multiLevelType w:val="hybridMultilevel"/>
    <w:tmpl w:val="DF4858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F1C2DE9"/>
    <w:multiLevelType w:val="hybridMultilevel"/>
    <w:tmpl w:val="2BA4AF0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1922647"/>
    <w:multiLevelType w:val="hybridMultilevel"/>
    <w:tmpl w:val="3FDAE8CE"/>
    <w:lvl w:ilvl="0" w:tplc="4320978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2733F5F"/>
    <w:multiLevelType w:val="hybridMultilevel"/>
    <w:tmpl w:val="DB4EBD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41F6C17"/>
    <w:multiLevelType w:val="hybridMultilevel"/>
    <w:tmpl w:val="3970C73E"/>
    <w:lvl w:ilvl="0" w:tplc="A3B84194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298D44E0"/>
    <w:multiLevelType w:val="hybridMultilevel"/>
    <w:tmpl w:val="CB563138"/>
    <w:lvl w:ilvl="0" w:tplc="0E32FEC0">
      <w:start w:val="1"/>
      <w:numFmt w:val="decimal"/>
      <w:lvlText w:val="%1."/>
      <w:lvlJc w:val="left"/>
      <w:pPr>
        <w:ind w:left="9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9">
    <w:nsid w:val="2BC27624"/>
    <w:multiLevelType w:val="hybridMultilevel"/>
    <w:tmpl w:val="23E09B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C004943"/>
    <w:multiLevelType w:val="hybridMultilevel"/>
    <w:tmpl w:val="1ED896DC"/>
    <w:lvl w:ilvl="0" w:tplc="FC641034">
      <w:start w:val="1"/>
      <w:numFmt w:val="decimal"/>
      <w:lvlText w:val="%1)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1">
    <w:nsid w:val="300271EF"/>
    <w:multiLevelType w:val="hybridMultilevel"/>
    <w:tmpl w:val="3ABEF458"/>
    <w:lvl w:ilvl="0" w:tplc="4C1678BC">
      <w:start w:val="1"/>
      <w:numFmt w:val="decimal"/>
      <w:lvlText w:val="%1)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22">
    <w:nsid w:val="33573E17"/>
    <w:multiLevelType w:val="multilevel"/>
    <w:tmpl w:val="64C8A8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388D379B"/>
    <w:multiLevelType w:val="hybridMultilevel"/>
    <w:tmpl w:val="039AA4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A3C503F"/>
    <w:multiLevelType w:val="hybridMultilevel"/>
    <w:tmpl w:val="DC4E5CE4"/>
    <w:lvl w:ilvl="0" w:tplc="1A94FDDE">
      <w:start w:val="1"/>
      <w:numFmt w:val="decimal"/>
      <w:lvlText w:val="%1)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5">
    <w:nsid w:val="3A9C224D"/>
    <w:multiLevelType w:val="hybridMultilevel"/>
    <w:tmpl w:val="5BE6E302"/>
    <w:lvl w:ilvl="0" w:tplc="FEDAA98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41243C21"/>
    <w:multiLevelType w:val="hybridMultilevel"/>
    <w:tmpl w:val="B7D02F38"/>
    <w:lvl w:ilvl="0" w:tplc="03008E6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7">
    <w:nsid w:val="41853B3B"/>
    <w:multiLevelType w:val="hybridMultilevel"/>
    <w:tmpl w:val="06763A40"/>
    <w:lvl w:ilvl="0" w:tplc="7E18D522">
      <w:start w:val="7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26C6827"/>
    <w:multiLevelType w:val="hybridMultilevel"/>
    <w:tmpl w:val="2AAA40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7CE65E2"/>
    <w:multiLevelType w:val="hybridMultilevel"/>
    <w:tmpl w:val="3DA681F0"/>
    <w:lvl w:ilvl="0" w:tplc="1C80CC4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4CAF1F21"/>
    <w:multiLevelType w:val="hybridMultilevel"/>
    <w:tmpl w:val="4B404956"/>
    <w:lvl w:ilvl="0" w:tplc="B9EC0BCE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4EDB5AAA"/>
    <w:multiLevelType w:val="hybridMultilevel"/>
    <w:tmpl w:val="D0D4FE08"/>
    <w:lvl w:ilvl="0" w:tplc="3006DFB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2">
    <w:nsid w:val="4EEA3982"/>
    <w:multiLevelType w:val="hybridMultilevel"/>
    <w:tmpl w:val="C256F21C"/>
    <w:lvl w:ilvl="0" w:tplc="08E69B2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213632A"/>
    <w:multiLevelType w:val="hybridMultilevel"/>
    <w:tmpl w:val="09AC8594"/>
    <w:lvl w:ilvl="0" w:tplc="F0A23948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5B11CB3"/>
    <w:multiLevelType w:val="hybridMultilevel"/>
    <w:tmpl w:val="E872DC64"/>
    <w:lvl w:ilvl="0" w:tplc="6E32DF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56750711"/>
    <w:multiLevelType w:val="hybridMultilevel"/>
    <w:tmpl w:val="27A67466"/>
    <w:lvl w:ilvl="0" w:tplc="44A6F98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5E0E78F2"/>
    <w:multiLevelType w:val="hybridMultilevel"/>
    <w:tmpl w:val="F5DA408E"/>
    <w:lvl w:ilvl="0" w:tplc="4E16263A">
      <w:start w:val="1"/>
      <w:numFmt w:val="decimal"/>
      <w:lvlText w:val="%1)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7">
    <w:nsid w:val="66910503"/>
    <w:multiLevelType w:val="hybridMultilevel"/>
    <w:tmpl w:val="CC72DF44"/>
    <w:lvl w:ilvl="0" w:tplc="B182447C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38">
    <w:nsid w:val="684C6EFD"/>
    <w:multiLevelType w:val="multilevel"/>
    <w:tmpl w:val="734E0C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>
    <w:nsid w:val="6F2D5A70"/>
    <w:multiLevelType w:val="hybridMultilevel"/>
    <w:tmpl w:val="0ACC92B2"/>
    <w:lvl w:ilvl="0" w:tplc="CCBE4400">
      <w:start w:val="1"/>
      <w:numFmt w:val="lowerLetter"/>
      <w:lvlText w:val="%1)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40">
    <w:nsid w:val="71CF69D5"/>
    <w:multiLevelType w:val="hybridMultilevel"/>
    <w:tmpl w:val="9BEE6B5A"/>
    <w:lvl w:ilvl="0" w:tplc="4C4EB6CE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41">
    <w:nsid w:val="73BE1F33"/>
    <w:multiLevelType w:val="hybridMultilevel"/>
    <w:tmpl w:val="4ADC55D0"/>
    <w:lvl w:ilvl="0" w:tplc="4866CBD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7D619E8"/>
    <w:multiLevelType w:val="hybridMultilevel"/>
    <w:tmpl w:val="43CEA1CC"/>
    <w:lvl w:ilvl="0" w:tplc="72A221C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7BDE4A3B"/>
    <w:multiLevelType w:val="hybridMultilevel"/>
    <w:tmpl w:val="18ACCF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F0C40D3"/>
    <w:multiLevelType w:val="hybridMultilevel"/>
    <w:tmpl w:val="DF52EB18"/>
    <w:lvl w:ilvl="0" w:tplc="FD904810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>
    <w:nsid w:val="7F540589"/>
    <w:multiLevelType w:val="multilevel"/>
    <w:tmpl w:val="1A50E9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8"/>
  </w:num>
  <w:num w:numId="3">
    <w:abstractNumId w:val="11"/>
  </w:num>
  <w:num w:numId="4">
    <w:abstractNumId w:val="8"/>
  </w:num>
  <w:num w:numId="5">
    <w:abstractNumId w:val="30"/>
  </w:num>
  <w:num w:numId="6">
    <w:abstractNumId w:val="17"/>
  </w:num>
  <w:num w:numId="7">
    <w:abstractNumId w:val="34"/>
  </w:num>
  <w:num w:numId="8">
    <w:abstractNumId w:val="23"/>
  </w:num>
  <w:num w:numId="9">
    <w:abstractNumId w:val="37"/>
  </w:num>
  <w:num w:numId="10">
    <w:abstractNumId w:val="40"/>
  </w:num>
  <w:num w:numId="11">
    <w:abstractNumId w:val="9"/>
  </w:num>
  <w:num w:numId="12">
    <w:abstractNumId w:val="3"/>
  </w:num>
  <w:num w:numId="13">
    <w:abstractNumId w:val="24"/>
  </w:num>
  <w:num w:numId="14">
    <w:abstractNumId w:val="39"/>
  </w:num>
  <w:num w:numId="15">
    <w:abstractNumId w:val="12"/>
  </w:num>
  <w:num w:numId="16">
    <w:abstractNumId w:val="35"/>
  </w:num>
  <w:num w:numId="17">
    <w:abstractNumId w:val="33"/>
  </w:num>
  <w:num w:numId="18">
    <w:abstractNumId w:val="27"/>
  </w:num>
  <w:num w:numId="19">
    <w:abstractNumId w:val="29"/>
  </w:num>
  <w:num w:numId="20">
    <w:abstractNumId w:val="41"/>
  </w:num>
  <w:num w:numId="21">
    <w:abstractNumId w:val="1"/>
  </w:num>
  <w:num w:numId="22">
    <w:abstractNumId w:val="36"/>
  </w:num>
  <w:num w:numId="23">
    <w:abstractNumId w:val="20"/>
  </w:num>
  <w:num w:numId="24">
    <w:abstractNumId w:val="21"/>
  </w:num>
  <w:num w:numId="25">
    <w:abstractNumId w:val="15"/>
  </w:num>
  <w:num w:numId="26">
    <w:abstractNumId w:val="32"/>
  </w:num>
  <w:num w:numId="27">
    <w:abstractNumId w:val="31"/>
  </w:num>
  <w:num w:numId="28">
    <w:abstractNumId w:val="45"/>
  </w:num>
  <w:num w:numId="29">
    <w:abstractNumId w:val="22"/>
  </w:num>
  <w:num w:numId="30">
    <w:abstractNumId w:val="38"/>
  </w:num>
  <w:num w:numId="31">
    <w:abstractNumId w:val="44"/>
  </w:num>
  <w:num w:numId="32">
    <w:abstractNumId w:val="25"/>
  </w:num>
  <w:num w:numId="33">
    <w:abstractNumId w:val="28"/>
  </w:num>
  <w:num w:numId="34">
    <w:abstractNumId w:val="42"/>
  </w:num>
  <w:num w:numId="35">
    <w:abstractNumId w:val="7"/>
  </w:num>
  <w:num w:numId="36">
    <w:abstractNumId w:val="19"/>
  </w:num>
  <w:num w:numId="37">
    <w:abstractNumId w:val="13"/>
  </w:num>
  <w:num w:numId="38">
    <w:abstractNumId w:val="43"/>
  </w:num>
  <w:num w:numId="39">
    <w:abstractNumId w:val="4"/>
  </w:num>
  <w:num w:numId="40">
    <w:abstractNumId w:val="6"/>
  </w:num>
  <w:num w:numId="41">
    <w:abstractNumId w:val="16"/>
  </w:num>
  <w:num w:numId="42">
    <w:abstractNumId w:val="5"/>
  </w:num>
  <w:num w:numId="43">
    <w:abstractNumId w:val="0"/>
  </w:num>
  <w:num w:numId="44">
    <w:abstractNumId w:val="14"/>
  </w:num>
  <w:num w:numId="45">
    <w:abstractNumId w:val="10"/>
  </w:num>
  <w:num w:numId="46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8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1832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471128"/>
    <w:rsid w:val="000023C1"/>
    <w:rsid w:val="000029E6"/>
    <w:rsid w:val="00003E6A"/>
    <w:rsid w:val="0000551B"/>
    <w:rsid w:val="000102E5"/>
    <w:rsid w:val="00010425"/>
    <w:rsid w:val="00012D0E"/>
    <w:rsid w:val="00013602"/>
    <w:rsid w:val="00020C48"/>
    <w:rsid w:val="000250F1"/>
    <w:rsid w:val="00031BC9"/>
    <w:rsid w:val="00033500"/>
    <w:rsid w:val="000339DE"/>
    <w:rsid w:val="00033E00"/>
    <w:rsid w:val="000340B4"/>
    <w:rsid w:val="0003500D"/>
    <w:rsid w:val="00037043"/>
    <w:rsid w:val="00037603"/>
    <w:rsid w:val="0004251A"/>
    <w:rsid w:val="0004323E"/>
    <w:rsid w:val="00043630"/>
    <w:rsid w:val="00046111"/>
    <w:rsid w:val="000466D7"/>
    <w:rsid w:val="00047660"/>
    <w:rsid w:val="00047761"/>
    <w:rsid w:val="00050338"/>
    <w:rsid w:val="000515CC"/>
    <w:rsid w:val="000555C2"/>
    <w:rsid w:val="0005712E"/>
    <w:rsid w:val="00060492"/>
    <w:rsid w:val="00065099"/>
    <w:rsid w:val="00067462"/>
    <w:rsid w:val="00070FD1"/>
    <w:rsid w:val="00074149"/>
    <w:rsid w:val="00074183"/>
    <w:rsid w:val="000756AF"/>
    <w:rsid w:val="00076258"/>
    <w:rsid w:val="000807FA"/>
    <w:rsid w:val="00084377"/>
    <w:rsid w:val="00086286"/>
    <w:rsid w:val="00090A65"/>
    <w:rsid w:val="000918F1"/>
    <w:rsid w:val="00092805"/>
    <w:rsid w:val="000937D5"/>
    <w:rsid w:val="00094B1D"/>
    <w:rsid w:val="000A13EE"/>
    <w:rsid w:val="000A6232"/>
    <w:rsid w:val="000A74CE"/>
    <w:rsid w:val="000B15B4"/>
    <w:rsid w:val="000B3242"/>
    <w:rsid w:val="000C349E"/>
    <w:rsid w:val="000C3B31"/>
    <w:rsid w:val="000C416C"/>
    <w:rsid w:val="000C4E10"/>
    <w:rsid w:val="000C6B32"/>
    <w:rsid w:val="000D0D2D"/>
    <w:rsid w:val="000D0F31"/>
    <w:rsid w:val="000D1A0A"/>
    <w:rsid w:val="000D584C"/>
    <w:rsid w:val="000D6DCD"/>
    <w:rsid w:val="000D6FFB"/>
    <w:rsid w:val="000D7148"/>
    <w:rsid w:val="000E3253"/>
    <w:rsid w:val="000E384E"/>
    <w:rsid w:val="000E3E4E"/>
    <w:rsid w:val="000E4E14"/>
    <w:rsid w:val="000E4ECF"/>
    <w:rsid w:val="000E73C2"/>
    <w:rsid w:val="000F0E44"/>
    <w:rsid w:val="000F3A8C"/>
    <w:rsid w:val="000F4EF3"/>
    <w:rsid w:val="001015FB"/>
    <w:rsid w:val="00103942"/>
    <w:rsid w:val="00105301"/>
    <w:rsid w:val="0010606E"/>
    <w:rsid w:val="0011382B"/>
    <w:rsid w:val="00114CB0"/>
    <w:rsid w:val="00117572"/>
    <w:rsid w:val="0011776B"/>
    <w:rsid w:val="00117C03"/>
    <w:rsid w:val="00117C08"/>
    <w:rsid w:val="00117C33"/>
    <w:rsid w:val="0012043A"/>
    <w:rsid w:val="0012464B"/>
    <w:rsid w:val="0012595A"/>
    <w:rsid w:val="0012667A"/>
    <w:rsid w:val="00127CE5"/>
    <w:rsid w:val="00150B09"/>
    <w:rsid w:val="0015323A"/>
    <w:rsid w:val="001547EA"/>
    <w:rsid w:val="00155BF7"/>
    <w:rsid w:val="00156EE4"/>
    <w:rsid w:val="0016103F"/>
    <w:rsid w:val="00161E40"/>
    <w:rsid w:val="00165674"/>
    <w:rsid w:val="001664C9"/>
    <w:rsid w:val="0017026B"/>
    <w:rsid w:val="00170B5B"/>
    <w:rsid w:val="00171E51"/>
    <w:rsid w:val="00173120"/>
    <w:rsid w:val="00175B00"/>
    <w:rsid w:val="00177FF4"/>
    <w:rsid w:val="00181C8C"/>
    <w:rsid w:val="00183F70"/>
    <w:rsid w:val="001842AA"/>
    <w:rsid w:val="00184958"/>
    <w:rsid w:val="00185515"/>
    <w:rsid w:val="00185A06"/>
    <w:rsid w:val="00185CEE"/>
    <w:rsid w:val="001866D3"/>
    <w:rsid w:val="001876EC"/>
    <w:rsid w:val="00191E04"/>
    <w:rsid w:val="00192B4E"/>
    <w:rsid w:val="0019544A"/>
    <w:rsid w:val="00195A37"/>
    <w:rsid w:val="0019613D"/>
    <w:rsid w:val="001A0E7F"/>
    <w:rsid w:val="001A1D02"/>
    <w:rsid w:val="001A1E8A"/>
    <w:rsid w:val="001A5748"/>
    <w:rsid w:val="001A5828"/>
    <w:rsid w:val="001B2812"/>
    <w:rsid w:val="001B465A"/>
    <w:rsid w:val="001C0582"/>
    <w:rsid w:val="001C1212"/>
    <w:rsid w:val="001C1691"/>
    <w:rsid w:val="001C41EB"/>
    <w:rsid w:val="001C54A0"/>
    <w:rsid w:val="001C62B0"/>
    <w:rsid w:val="001C6AC9"/>
    <w:rsid w:val="001C6F03"/>
    <w:rsid w:val="001D0F18"/>
    <w:rsid w:val="001D2B90"/>
    <w:rsid w:val="001D4B2E"/>
    <w:rsid w:val="001D56B5"/>
    <w:rsid w:val="001D71E1"/>
    <w:rsid w:val="001D795C"/>
    <w:rsid w:val="001E5FFD"/>
    <w:rsid w:val="001F49C2"/>
    <w:rsid w:val="0020127F"/>
    <w:rsid w:val="00213FBB"/>
    <w:rsid w:val="002140ED"/>
    <w:rsid w:val="00214BF4"/>
    <w:rsid w:val="00215971"/>
    <w:rsid w:val="002159C6"/>
    <w:rsid w:val="00215FC2"/>
    <w:rsid w:val="002216F0"/>
    <w:rsid w:val="00223AE1"/>
    <w:rsid w:val="002257D6"/>
    <w:rsid w:val="00225DE1"/>
    <w:rsid w:val="0022689D"/>
    <w:rsid w:val="00227758"/>
    <w:rsid w:val="0022777B"/>
    <w:rsid w:val="00230C02"/>
    <w:rsid w:val="00231A61"/>
    <w:rsid w:val="00233175"/>
    <w:rsid w:val="0023770A"/>
    <w:rsid w:val="00241268"/>
    <w:rsid w:val="00241AEB"/>
    <w:rsid w:val="00242492"/>
    <w:rsid w:val="00242867"/>
    <w:rsid w:val="00246871"/>
    <w:rsid w:val="00246C89"/>
    <w:rsid w:val="002503AF"/>
    <w:rsid w:val="002512FB"/>
    <w:rsid w:val="00251352"/>
    <w:rsid w:val="00254476"/>
    <w:rsid w:val="00257935"/>
    <w:rsid w:val="00266F00"/>
    <w:rsid w:val="00267DD8"/>
    <w:rsid w:val="002725E1"/>
    <w:rsid w:val="00276429"/>
    <w:rsid w:val="00277F1B"/>
    <w:rsid w:val="00280094"/>
    <w:rsid w:val="00282270"/>
    <w:rsid w:val="002833CF"/>
    <w:rsid w:val="00283D1E"/>
    <w:rsid w:val="00286B22"/>
    <w:rsid w:val="00286C4C"/>
    <w:rsid w:val="00286C59"/>
    <w:rsid w:val="00287335"/>
    <w:rsid w:val="0029090C"/>
    <w:rsid w:val="00290FA4"/>
    <w:rsid w:val="00292632"/>
    <w:rsid w:val="002A0018"/>
    <w:rsid w:val="002A1B88"/>
    <w:rsid w:val="002A3774"/>
    <w:rsid w:val="002A4B31"/>
    <w:rsid w:val="002A4B73"/>
    <w:rsid w:val="002A6DC6"/>
    <w:rsid w:val="002A71FF"/>
    <w:rsid w:val="002A7D4B"/>
    <w:rsid w:val="002B116F"/>
    <w:rsid w:val="002B29AB"/>
    <w:rsid w:val="002B5489"/>
    <w:rsid w:val="002B612A"/>
    <w:rsid w:val="002B73A5"/>
    <w:rsid w:val="002C08D0"/>
    <w:rsid w:val="002C0A5D"/>
    <w:rsid w:val="002C0E64"/>
    <w:rsid w:val="002C18AE"/>
    <w:rsid w:val="002C1912"/>
    <w:rsid w:val="002C3E17"/>
    <w:rsid w:val="002C51BC"/>
    <w:rsid w:val="002C5A01"/>
    <w:rsid w:val="002C5F8F"/>
    <w:rsid w:val="002C7265"/>
    <w:rsid w:val="002D15CC"/>
    <w:rsid w:val="002D66F7"/>
    <w:rsid w:val="002D68E3"/>
    <w:rsid w:val="002D6923"/>
    <w:rsid w:val="002D7C1C"/>
    <w:rsid w:val="002E1DF2"/>
    <w:rsid w:val="002E347E"/>
    <w:rsid w:val="002E4A79"/>
    <w:rsid w:val="002E5F88"/>
    <w:rsid w:val="002E6DFF"/>
    <w:rsid w:val="002F47F3"/>
    <w:rsid w:val="002F7E30"/>
    <w:rsid w:val="00302D7D"/>
    <w:rsid w:val="00303C16"/>
    <w:rsid w:val="00303F9E"/>
    <w:rsid w:val="00305499"/>
    <w:rsid w:val="00310862"/>
    <w:rsid w:val="00312233"/>
    <w:rsid w:val="00312F60"/>
    <w:rsid w:val="003135D0"/>
    <w:rsid w:val="00313EB5"/>
    <w:rsid w:val="00315023"/>
    <w:rsid w:val="00316250"/>
    <w:rsid w:val="00317769"/>
    <w:rsid w:val="003215FD"/>
    <w:rsid w:val="00323A6F"/>
    <w:rsid w:val="0033280F"/>
    <w:rsid w:val="0033284C"/>
    <w:rsid w:val="00335CD6"/>
    <w:rsid w:val="00336A30"/>
    <w:rsid w:val="00337035"/>
    <w:rsid w:val="003372A6"/>
    <w:rsid w:val="00343BF6"/>
    <w:rsid w:val="00346F18"/>
    <w:rsid w:val="00347062"/>
    <w:rsid w:val="00347681"/>
    <w:rsid w:val="0035271C"/>
    <w:rsid w:val="003539C0"/>
    <w:rsid w:val="0035590D"/>
    <w:rsid w:val="003560DB"/>
    <w:rsid w:val="0035727E"/>
    <w:rsid w:val="003634DF"/>
    <w:rsid w:val="00364046"/>
    <w:rsid w:val="00370800"/>
    <w:rsid w:val="00372124"/>
    <w:rsid w:val="003730B3"/>
    <w:rsid w:val="0038046D"/>
    <w:rsid w:val="00381BFF"/>
    <w:rsid w:val="00382B5B"/>
    <w:rsid w:val="00383957"/>
    <w:rsid w:val="00383B87"/>
    <w:rsid w:val="003855B1"/>
    <w:rsid w:val="00390C17"/>
    <w:rsid w:val="00395CA3"/>
    <w:rsid w:val="00396D9E"/>
    <w:rsid w:val="00396F1D"/>
    <w:rsid w:val="0039789F"/>
    <w:rsid w:val="003A24E5"/>
    <w:rsid w:val="003A55B3"/>
    <w:rsid w:val="003B4777"/>
    <w:rsid w:val="003B4888"/>
    <w:rsid w:val="003B5C4A"/>
    <w:rsid w:val="003B6235"/>
    <w:rsid w:val="003C0106"/>
    <w:rsid w:val="003C0359"/>
    <w:rsid w:val="003C0590"/>
    <w:rsid w:val="003C1340"/>
    <w:rsid w:val="003C1B43"/>
    <w:rsid w:val="003C322C"/>
    <w:rsid w:val="003C7B01"/>
    <w:rsid w:val="003D3398"/>
    <w:rsid w:val="003D389F"/>
    <w:rsid w:val="003E0CB0"/>
    <w:rsid w:val="003E6578"/>
    <w:rsid w:val="003F60B0"/>
    <w:rsid w:val="00402A84"/>
    <w:rsid w:val="0041050A"/>
    <w:rsid w:val="00412FF2"/>
    <w:rsid w:val="0042005E"/>
    <w:rsid w:val="00420CAD"/>
    <w:rsid w:val="0042258C"/>
    <w:rsid w:val="00422934"/>
    <w:rsid w:val="00431237"/>
    <w:rsid w:val="00435FC1"/>
    <w:rsid w:val="004402A7"/>
    <w:rsid w:val="004405A4"/>
    <w:rsid w:val="004430F4"/>
    <w:rsid w:val="004434A3"/>
    <w:rsid w:val="00444690"/>
    <w:rsid w:val="004458F2"/>
    <w:rsid w:val="00447E93"/>
    <w:rsid w:val="00450D75"/>
    <w:rsid w:val="00453D1B"/>
    <w:rsid w:val="004541BF"/>
    <w:rsid w:val="00460DFD"/>
    <w:rsid w:val="0046201F"/>
    <w:rsid w:val="004621C2"/>
    <w:rsid w:val="00462B54"/>
    <w:rsid w:val="00462E5D"/>
    <w:rsid w:val="00470619"/>
    <w:rsid w:val="00471128"/>
    <w:rsid w:val="004714C0"/>
    <w:rsid w:val="00471C56"/>
    <w:rsid w:val="00472779"/>
    <w:rsid w:val="00473B5C"/>
    <w:rsid w:val="004764B9"/>
    <w:rsid w:val="00481C21"/>
    <w:rsid w:val="00485318"/>
    <w:rsid w:val="004913DA"/>
    <w:rsid w:val="00496D03"/>
    <w:rsid w:val="00497218"/>
    <w:rsid w:val="00497976"/>
    <w:rsid w:val="004A656A"/>
    <w:rsid w:val="004A65EA"/>
    <w:rsid w:val="004A6811"/>
    <w:rsid w:val="004A7018"/>
    <w:rsid w:val="004B1590"/>
    <w:rsid w:val="004B17D3"/>
    <w:rsid w:val="004B27D0"/>
    <w:rsid w:val="004B31BB"/>
    <w:rsid w:val="004B420E"/>
    <w:rsid w:val="004B466B"/>
    <w:rsid w:val="004B4684"/>
    <w:rsid w:val="004B6B76"/>
    <w:rsid w:val="004C12FF"/>
    <w:rsid w:val="004C3645"/>
    <w:rsid w:val="004C4AC5"/>
    <w:rsid w:val="004D06B7"/>
    <w:rsid w:val="004D1DFD"/>
    <w:rsid w:val="004D4391"/>
    <w:rsid w:val="004D76F0"/>
    <w:rsid w:val="004D7DF9"/>
    <w:rsid w:val="004E25DD"/>
    <w:rsid w:val="004E410A"/>
    <w:rsid w:val="004E7129"/>
    <w:rsid w:val="004F34C0"/>
    <w:rsid w:val="004F3B3D"/>
    <w:rsid w:val="004F7F28"/>
    <w:rsid w:val="005005F2"/>
    <w:rsid w:val="0050444E"/>
    <w:rsid w:val="00507122"/>
    <w:rsid w:val="00507DBB"/>
    <w:rsid w:val="00512A3E"/>
    <w:rsid w:val="00512EA3"/>
    <w:rsid w:val="00520EA3"/>
    <w:rsid w:val="005212F0"/>
    <w:rsid w:val="005229FC"/>
    <w:rsid w:val="00532AEA"/>
    <w:rsid w:val="005339AA"/>
    <w:rsid w:val="0053549A"/>
    <w:rsid w:val="005402EC"/>
    <w:rsid w:val="00540CDA"/>
    <w:rsid w:val="005415A3"/>
    <w:rsid w:val="00541BE7"/>
    <w:rsid w:val="005431EF"/>
    <w:rsid w:val="005440E0"/>
    <w:rsid w:val="0054474F"/>
    <w:rsid w:val="00552EBD"/>
    <w:rsid w:val="00553BB4"/>
    <w:rsid w:val="00554A5A"/>
    <w:rsid w:val="005646E3"/>
    <w:rsid w:val="00564AA3"/>
    <w:rsid w:val="00566BE4"/>
    <w:rsid w:val="0056716B"/>
    <w:rsid w:val="00571FC0"/>
    <w:rsid w:val="0057222D"/>
    <w:rsid w:val="00573380"/>
    <w:rsid w:val="00577B07"/>
    <w:rsid w:val="00580EA3"/>
    <w:rsid w:val="00583461"/>
    <w:rsid w:val="0058476F"/>
    <w:rsid w:val="00585923"/>
    <w:rsid w:val="00585A9D"/>
    <w:rsid w:val="00586893"/>
    <w:rsid w:val="00590F30"/>
    <w:rsid w:val="00593DDC"/>
    <w:rsid w:val="00593F2A"/>
    <w:rsid w:val="0059425F"/>
    <w:rsid w:val="0059663D"/>
    <w:rsid w:val="005A4520"/>
    <w:rsid w:val="005A6FE1"/>
    <w:rsid w:val="005C2669"/>
    <w:rsid w:val="005C4C2A"/>
    <w:rsid w:val="005C6BCA"/>
    <w:rsid w:val="005C6CE9"/>
    <w:rsid w:val="005D0C0B"/>
    <w:rsid w:val="005D6A45"/>
    <w:rsid w:val="005D7C65"/>
    <w:rsid w:val="005D7F7A"/>
    <w:rsid w:val="005E189A"/>
    <w:rsid w:val="005E3505"/>
    <w:rsid w:val="005F164E"/>
    <w:rsid w:val="005F5AD4"/>
    <w:rsid w:val="005F638D"/>
    <w:rsid w:val="00604668"/>
    <w:rsid w:val="00604EF0"/>
    <w:rsid w:val="00612134"/>
    <w:rsid w:val="006152DB"/>
    <w:rsid w:val="006156EE"/>
    <w:rsid w:val="00615E5D"/>
    <w:rsid w:val="00615F6B"/>
    <w:rsid w:val="0062015A"/>
    <w:rsid w:val="00621BA2"/>
    <w:rsid w:val="006244E6"/>
    <w:rsid w:val="00624D32"/>
    <w:rsid w:val="00625301"/>
    <w:rsid w:val="00635B00"/>
    <w:rsid w:val="0063776E"/>
    <w:rsid w:val="00637A14"/>
    <w:rsid w:val="00642F1B"/>
    <w:rsid w:val="00650455"/>
    <w:rsid w:val="006521D9"/>
    <w:rsid w:val="00652996"/>
    <w:rsid w:val="00652D7D"/>
    <w:rsid w:val="006600A2"/>
    <w:rsid w:val="006608EB"/>
    <w:rsid w:val="00660916"/>
    <w:rsid w:val="00661C59"/>
    <w:rsid w:val="00664288"/>
    <w:rsid w:val="0066662F"/>
    <w:rsid w:val="0067167A"/>
    <w:rsid w:val="006725FD"/>
    <w:rsid w:val="00673071"/>
    <w:rsid w:val="006773E2"/>
    <w:rsid w:val="00677EBF"/>
    <w:rsid w:val="00680C21"/>
    <w:rsid w:val="00683495"/>
    <w:rsid w:val="006840F9"/>
    <w:rsid w:val="006866F4"/>
    <w:rsid w:val="00687349"/>
    <w:rsid w:val="0069300C"/>
    <w:rsid w:val="00693157"/>
    <w:rsid w:val="00693536"/>
    <w:rsid w:val="0069354A"/>
    <w:rsid w:val="00694F1D"/>
    <w:rsid w:val="00694FA1"/>
    <w:rsid w:val="00696D05"/>
    <w:rsid w:val="006A2567"/>
    <w:rsid w:val="006A2C8E"/>
    <w:rsid w:val="006A4613"/>
    <w:rsid w:val="006A4B8C"/>
    <w:rsid w:val="006A57B4"/>
    <w:rsid w:val="006A7423"/>
    <w:rsid w:val="006B070E"/>
    <w:rsid w:val="006B2315"/>
    <w:rsid w:val="006B2C0C"/>
    <w:rsid w:val="006B36A8"/>
    <w:rsid w:val="006B51F7"/>
    <w:rsid w:val="006B528A"/>
    <w:rsid w:val="006B5669"/>
    <w:rsid w:val="006B7F6F"/>
    <w:rsid w:val="006C2294"/>
    <w:rsid w:val="006C3894"/>
    <w:rsid w:val="006C401D"/>
    <w:rsid w:val="006D647B"/>
    <w:rsid w:val="006D6BAB"/>
    <w:rsid w:val="006E2803"/>
    <w:rsid w:val="006E325A"/>
    <w:rsid w:val="006E35F0"/>
    <w:rsid w:val="006E466B"/>
    <w:rsid w:val="006E5533"/>
    <w:rsid w:val="006F169A"/>
    <w:rsid w:val="006F4C5D"/>
    <w:rsid w:val="006F5952"/>
    <w:rsid w:val="006F7515"/>
    <w:rsid w:val="007045EF"/>
    <w:rsid w:val="00704D5A"/>
    <w:rsid w:val="0070524C"/>
    <w:rsid w:val="00706630"/>
    <w:rsid w:val="007073A5"/>
    <w:rsid w:val="0070787F"/>
    <w:rsid w:val="007078B7"/>
    <w:rsid w:val="007118FC"/>
    <w:rsid w:val="00716EAB"/>
    <w:rsid w:val="00720A79"/>
    <w:rsid w:val="00721373"/>
    <w:rsid w:val="0072492B"/>
    <w:rsid w:val="00732EDA"/>
    <w:rsid w:val="00733DFC"/>
    <w:rsid w:val="00737070"/>
    <w:rsid w:val="00741315"/>
    <w:rsid w:val="00741507"/>
    <w:rsid w:val="0074242F"/>
    <w:rsid w:val="00742A37"/>
    <w:rsid w:val="00742D6F"/>
    <w:rsid w:val="007434D6"/>
    <w:rsid w:val="007469AE"/>
    <w:rsid w:val="00746E6C"/>
    <w:rsid w:val="00747659"/>
    <w:rsid w:val="007476C1"/>
    <w:rsid w:val="00747C1A"/>
    <w:rsid w:val="00751303"/>
    <w:rsid w:val="00760641"/>
    <w:rsid w:val="00760B0B"/>
    <w:rsid w:val="007617AD"/>
    <w:rsid w:val="00762832"/>
    <w:rsid w:val="0076387D"/>
    <w:rsid w:val="0076593C"/>
    <w:rsid w:val="00770931"/>
    <w:rsid w:val="00770E43"/>
    <w:rsid w:val="00771D96"/>
    <w:rsid w:val="007726A3"/>
    <w:rsid w:val="00772FBD"/>
    <w:rsid w:val="00783CDD"/>
    <w:rsid w:val="00784C36"/>
    <w:rsid w:val="00785FC1"/>
    <w:rsid w:val="007860F2"/>
    <w:rsid w:val="007868ED"/>
    <w:rsid w:val="0078725D"/>
    <w:rsid w:val="007878B1"/>
    <w:rsid w:val="00792E30"/>
    <w:rsid w:val="007A1100"/>
    <w:rsid w:val="007A1FBE"/>
    <w:rsid w:val="007A29D1"/>
    <w:rsid w:val="007A4C7E"/>
    <w:rsid w:val="007A6E0A"/>
    <w:rsid w:val="007B012A"/>
    <w:rsid w:val="007B1253"/>
    <w:rsid w:val="007B29E1"/>
    <w:rsid w:val="007B2B1A"/>
    <w:rsid w:val="007B44EE"/>
    <w:rsid w:val="007B5D04"/>
    <w:rsid w:val="007B7CAF"/>
    <w:rsid w:val="007B7D51"/>
    <w:rsid w:val="007C086F"/>
    <w:rsid w:val="007C1E55"/>
    <w:rsid w:val="007C3338"/>
    <w:rsid w:val="007C4CAE"/>
    <w:rsid w:val="007C66BF"/>
    <w:rsid w:val="007D3F3B"/>
    <w:rsid w:val="007D7E03"/>
    <w:rsid w:val="007E11EA"/>
    <w:rsid w:val="007E14BE"/>
    <w:rsid w:val="007E1DD7"/>
    <w:rsid w:val="007E1F7F"/>
    <w:rsid w:val="007E2390"/>
    <w:rsid w:val="007F1A74"/>
    <w:rsid w:val="007F28EC"/>
    <w:rsid w:val="007F3D9B"/>
    <w:rsid w:val="007F3E57"/>
    <w:rsid w:val="007F60EB"/>
    <w:rsid w:val="00800A12"/>
    <w:rsid w:val="00801CDF"/>
    <w:rsid w:val="008053AA"/>
    <w:rsid w:val="00812129"/>
    <w:rsid w:val="008123F4"/>
    <w:rsid w:val="00812E01"/>
    <w:rsid w:val="008131C2"/>
    <w:rsid w:val="0081442A"/>
    <w:rsid w:val="00814BE8"/>
    <w:rsid w:val="008218D0"/>
    <w:rsid w:val="00824F59"/>
    <w:rsid w:val="00827518"/>
    <w:rsid w:val="0083268F"/>
    <w:rsid w:val="00837AC3"/>
    <w:rsid w:val="00837F3F"/>
    <w:rsid w:val="008426DC"/>
    <w:rsid w:val="00844042"/>
    <w:rsid w:val="00850969"/>
    <w:rsid w:val="00852678"/>
    <w:rsid w:val="0085315C"/>
    <w:rsid w:val="0085340E"/>
    <w:rsid w:val="00854E23"/>
    <w:rsid w:val="008605B1"/>
    <w:rsid w:val="0086161B"/>
    <w:rsid w:val="0086180E"/>
    <w:rsid w:val="008618C6"/>
    <w:rsid w:val="00862169"/>
    <w:rsid w:val="008703A1"/>
    <w:rsid w:val="00870CE0"/>
    <w:rsid w:val="008743F5"/>
    <w:rsid w:val="0088052C"/>
    <w:rsid w:val="0088101C"/>
    <w:rsid w:val="0089318A"/>
    <w:rsid w:val="00893D7B"/>
    <w:rsid w:val="008953A4"/>
    <w:rsid w:val="008A4AF7"/>
    <w:rsid w:val="008B1B6F"/>
    <w:rsid w:val="008B38DD"/>
    <w:rsid w:val="008B5814"/>
    <w:rsid w:val="008B7055"/>
    <w:rsid w:val="008C3EED"/>
    <w:rsid w:val="008D026C"/>
    <w:rsid w:val="008D3436"/>
    <w:rsid w:val="008D3996"/>
    <w:rsid w:val="008D485C"/>
    <w:rsid w:val="008D5F60"/>
    <w:rsid w:val="008E08B3"/>
    <w:rsid w:val="008E0D25"/>
    <w:rsid w:val="008E193B"/>
    <w:rsid w:val="008E2823"/>
    <w:rsid w:val="008E598D"/>
    <w:rsid w:val="008E7D63"/>
    <w:rsid w:val="008F33B1"/>
    <w:rsid w:val="008F3EDD"/>
    <w:rsid w:val="0090264B"/>
    <w:rsid w:val="00903E5E"/>
    <w:rsid w:val="00904862"/>
    <w:rsid w:val="0090617E"/>
    <w:rsid w:val="00910C59"/>
    <w:rsid w:val="009125F3"/>
    <w:rsid w:val="00912771"/>
    <w:rsid w:val="009146A4"/>
    <w:rsid w:val="00916281"/>
    <w:rsid w:val="009168E5"/>
    <w:rsid w:val="00920825"/>
    <w:rsid w:val="0092424A"/>
    <w:rsid w:val="009247C2"/>
    <w:rsid w:val="00924A5E"/>
    <w:rsid w:val="0093005F"/>
    <w:rsid w:val="00932348"/>
    <w:rsid w:val="00932DCA"/>
    <w:rsid w:val="009338C1"/>
    <w:rsid w:val="00936834"/>
    <w:rsid w:val="00936D22"/>
    <w:rsid w:val="009370AF"/>
    <w:rsid w:val="009423C0"/>
    <w:rsid w:val="00945CB9"/>
    <w:rsid w:val="00946338"/>
    <w:rsid w:val="009554D3"/>
    <w:rsid w:val="00955FFC"/>
    <w:rsid w:val="00957A61"/>
    <w:rsid w:val="009605FC"/>
    <w:rsid w:val="0096088B"/>
    <w:rsid w:val="00962731"/>
    <w:rsid w:val="00966B85"/>
    <w:rsid w:val="009676D0"/>
    <w:rsid w:val="00973A70"/>
    <w:rsid w:val="00975EEB"/>
    <w:rsid w:val="00980B72"/>
    <w:rsid w:val="00980C61"/>
    <w:rsid w:val="009878C9"/>
    <w:rsid w:val="00992880"/>
    <w:rsid w:val="009A0FF7"/>
    <w:rsid w:val="009A15DF"/>
    <w:rsid w:val="009A45C6"/>
    <w:rsid w:val="009A530E"/>
    <w:rsid w:val="009A5E09"/>
    <w:rsid w:val="009A75F2"/>
    <w:rsid w:val="009B0639"/>
    <w:rsid w:val="009B213E"/>
    <w:rsid w:val="009B3C70"/>
    <w:rsid w:val="009C09FA"/>
    <w:rsid w:val="009C36FB"/>
    <w:rsid w:val="009C79E9"/>
    <w:rsid w:val="009D1B60"/>
    <w:rsid w:val="009D1EFB"/>
    <w:rsid w:val="009D428C"/>
    <w:rsid w:val="009E3B43"/>
    <w:rsid w:val="009E4D96"/>
    <w:rsid w:val="009E7ACD"/>
    <w:rsid w:val="009F00F6"/>
    <w:rsid w:val="009F04F8"/>
    <w:rsid w:val="009F3D76"/>
    <w:rsid w:val="009F57A8"/>
    <w:rsid w:val="009F6D68"/>
    <w:rsid w:val="009F74EA"/>
    <w:rsid w:val="00A01761"/>
    <w:rsid w:val="00A11165"/>
    <w:rsid w:val="00A119A1"/>
    <w:rsid w:val="00A20C41"/>
    <w:rsid w:val="00A21BF4"/>
    <w:rsid w:val="00A23FA5"/>
    <w:rsid w:val="00A26B3E"/>
    <w:rsid w:val="00A26C79"/>
    <w:rsid w:val="00A307F5"/>
    <w:rsid w:val="00A31ED6"/>
    <w:rsid w:val="00A322A1"/>
    <w:rsid w:val="00A32AB7"/>
    <w:rsid w:val="00A33234"/>
    <w:rsid w:val="00A3662F"/>
    <w:rsid w:val="00A44255"/>
    <w:rsid w:val="00A44C16"/>
    <w:rsid w:val="00A50279"/>
    <w:rsid w:val="00A50DA6"/>
    <w:rsid w:val="00A55F26"/>
    <w:rsid w:val="00A57074"/>
    <w:rsid w:val="00A62691"/>
    <w:rsid w:val="00A706C7"/>
    <w:rsid w:val="00A70B77"/>
    <w:rsid w:val="00A77B1A"/>
    <w:rsid w:val="00A77F46"/>
    <w:rsid w:val="00A81D4F"/>
    <w:rsid w:val="00A820D5"/>
    <w:rsid w:val="00A830EA"/>
    <w:rsid w:val="00A91C68"/>
    <w:rsid w:val="00A921E9"/>
    <w:rsid w:val="00A923B5"/>
    <w:rsid w:val="00A9267D"/>
    <w:rsid w:val="00A93336"/>
    <w:rsid w:val="00A960BF"/>
    <w:rsid w:val="00AA1A31"/>
    <w:rsid w:val="00AA2615"/>
    <w:rsid w:val="00AA4675"/>
    <w:rsid w:val="00AA64A9"/>
    <w:rsid w:val="00AB123A"/>
    <w:rsid w:val="00AB1953"/>
    <w:rsid w:val="00AB41E6"/>
    <w:rsid w:val="00AB52A5"/>
    <w:rsid w:val="00AB6350"/>
    <w:rsid w:val="00AC1452"/>
    <w:rsid w:val="00AC68B9"/>
    <w:rsid w:val="00AD039B"/>
    <w:rsid w:val="00AD1EC9"/>
    <w:rsid w:val="00AD22AE"/>
    <w:rsid w:val="00AD2775"/>
    <w:rsid w:val="00AD7F37"/>
    <w:rsid w:val="00AE0290"/>
    <w:rsid w:val="00AE235F"/>
    <w:rsid w:val="00AE35AA"/>
    <w:rsid w:val="00AE4BB1"/>
    <w:rsid w:val="00AE583E"/>
    <w:rsid w:val="00AE5847"/>
    <w:rsid w:val="00AF0797"/>
    <w:rsid w:val="00AF0D96"/>
    <w:rsid w:val="00AF2632"/>
    <w:rsid w:val="00AF34D5"/>
    <w:rsid w:val="00AF3864"/>
    <w:rsid w:val="00AF4323"/>
    <w:rsid w:val="00AF4F14"/>
    <w:rsid w:val="00AF60EE"/>
    <w:rsid w:val="00B00154"/>
    <w:rsid w:val="00B0315D"/>
    <w:rsid w:val="00B03D9E"/>
    <w:rsid w:val="00B05801"/>
    <w:rsid w:val="00B05AD9"/>
    <w:rsid w:val="00B0776F"/>
    <w:rsid w:val="00B07BDA"/>
    <w:rsid w:val="00B12159"/>
    <w:rsid w:val="00B148AA"/>
    <w:rsid w:val="00B20C47"/>
    <w:rsid w:val="00B2260B"/>
    <w:rsid w:val="00B22773"/>
    <w:rsid w:val="00B24AA8"/>
    <w:rsid w:val="00B24D5E"/>
    <w:rsid w:val="00B24E8D"/>
    <w:rsid w:val="00B306EB"/>
    <w:rsid w:val="00B328FC"/>
    <w:rsid w:val="00B33F3E"/>
    <w:rsid w:val="00B35C81"/>
    <w:rsid w:val="00B3650B"/>
    <w:rsid w:val="00B400A5"/>
    <w:rsid w:val="00B419D4"/>
    <w:rsid w:val="00B46547"/>
    <w:rsid w:val="00B475EA"/>
    <w:rsid w:val="00B47B85"/>
    <w:rsid w:val="00B53CBB"/>
    <w:rsid w:val="00B61EC7"/>
    <w:rsid w:val="00B65984"/>
    <w:rsid w:val="00B66BA0"/>
    <w:rsid w:val="00B71961"/>
    <w:rsid w:val="00B73275"/>
    <w:rsid w:val="00B73CB7"/>
    <w:rsid w:val="00B75206"/>
    <w:rsid w:val="00B755C1"/>
    <w:rsid w:val="00B83B81"/>
    <w:rsid w:val="00B84C2F"/>
    <w:rsid w:val="00B859AF"/>
    <w:rsid w:val="00B878EF"/>
    <w:rsid w:val="00B87B43"/>
    <w:rsid w:val="00B90ADF"/>
    <w:rsid w:val="00B922BC"/>
    <w:rsid w:val="00B9653D"/>
    <w:rsid w:val="00BA0B15"/>
    <w:rsid w:val="00BB17B5"/>
    <w:rsid w:val="00BB1BEE"/>
    <w:rsid w:val="00BB1DBA"/>
    <w:rsid w:val="00BB2B3D"/>
    <w:rsid w:val="00BB3197"/>
    <w:rsid w:val="00BC42BA"/>
    <w:rsid w:val="00BC5447"/>
    <w:rsid w:val="00BC6851"/>
    <w:rsid w:val="00BC6E50"/>
    <w:rsid w:val="00BD5943"/>
    <w:rsid w:val="00BD6534"/>
    <w:rsid w:val="00BE032F"/>
    <w:rsid w:val="00BE2C36"/>
    <w:rsid w:val="00BF0ADF"/>
    <w:rsid w:val="00BF10A8"/>
    <w:rsid w:val="00BF1AE8"/>
    <w:rsid w:val="00BF2235"/>
    <w:rsid w:val="00BF2B6F"/>
    <w:rsid w:val="00BF59E4"/>
    <w:rsid w:val="00BF6D73"/>
    <w:rsid w:val="00C00A75"/>
    <w:rsid w:val="00C02251"/>
    <w:rsid w:val="00C0426A"/>
    <w:rsid w:val="00C04E61"/>
    <w:rsid w:val="00C10D94"/>
    <w:rsid w:val="00C11589"/>
    <w:rsid w:val="00C1198B"/>
    <w:rsid w:val="00C13BD5"/>
    <w:rsid w:val="00C1467E"/>
    <w:rsid w:val="00C164A6"/>
    <w:rsid w:val="00C16A3E"/>
    <w:rsid w:val="00C16AEA"/>
    <w:rsid w:val="00C2284E"/>
    <w:rsid w:val="00C25EAE"/>
    <w:rsid w:val="00C30841"/>
    <w:rsid w:val="00C3099C"/>
    <w:rsid w:val="00C33316"/>
    <w:rsid w:val="00C34D9A"/>
    <w:rsid w:val="00C371B9"/>
    <w:rsid w:val="00C41C24"/>
    <w:rsid w:val="00C41C9C"/>
    <w:rsid w:val="00C41D6B"/>
    <w:rsid w:val="00C45456"/>
    <w:rsid w:val="00C50173"/>
    <w:rsid w:val="00C52596"/>
    <w:rsid w:val="00C52D24"/>
    <w:rsid w:val="00C561B4"/>
    <w:rsid w:val="00C5700A"/>
    <w:rsid w:val="00C575E9"/>
    <w:rsid w:val="00C6347B"/>
    <w:rsid w:val="00C634BC"/>
    <w:rsid w:val="00C63691"/>
    <w:rsid w:val="00C636FA"/>
    <w:rsid w:val="00C6371B"/>
    <w:rsid w:val="00C63E9E"/>
    <w:rsid w:val="00C64F34"/>
    <w:rsid w:val="00C65D6F"/>
    <w:rsid w:val="00C67E5B"/>
    <w:rsid w:val="00C711B9"/>
    <w:rsid w:val="00C75A82"/>
    <w:rsid w:val="00C821E7"/>
    <w:rsid w:val="00C82362"/>
    <w:rsid w:val="00C826FB"/>
    <w:rsid w:val="00C8278A"/>
    <w:rsid w:val="00C86B10"/>
    <w:rsid w:val="00C86D6F"/>
    <w:rsid w:val="00C871C4"/>
    <w:rsid w:val="00C90BBC"/>
    <w:rsid w:val="00C90ECA"/>
    <w:rsid w:val="00C90EFF"/>
    <w:rsid w:val="00C90FB6"/>
    <w:rsid w:val="00C933ED"/>
    <w:rsid w:val="00C96239"/>
    <w:rsid w:val="00C96326"/>
    <w:rsid w:val="00CA5EBA"/>
    <w:rsid w:val="00CA6E86"/>
    <w:rsid w:val="00CA789F"/>
    <w:rsid w:val="00CB44D0"/>
    <w:rsid w:val="00CB4760"/>
    <w:rsid w:val="00CC7915"/>
    <w:rsid w:val="00CD4D11"/>
    <w:rsid w:val="00CD5C90"/>
    <w:rsid w:val="00CE2EB9"/>
    <w:rsid w:val="00CE458E"/>
    <w:rsid w:val="00CE6B0F"/>
    <w:rsid w:val="00CF1D66"/>
    <w:rsid w:val="00CF433F"/>
    <w:rsid w:val="00CF5C80"/>
    <w:rsid w:val="00CF636C"/>
    <w:rsid w:val="00CF7A1F"/>
    <w:rsid w:val="00D01289"/>
    <w:rsid w:val="00D03596"/>
    <w:rsid w:val="00D04609"/>
    <w:rsid w:val="00D06ED8"/>
    <w:rsid w:val="00D104D4"/>
    <w:rsid w:val="00D131F8"/>
    <w:rsid w:val="00D154D6"/>
    <w:rsid w:val="00D17CB0"/>
    <w:rsid w:val="00D262A8"/>
    <w:rsid w:val="00D300AB"/>
    <w:rsid w:val="00D30936"/>
    <w:rsid w:val="00D325CE"/>
    <w:rsid w:val="00D352F8"/>
    <w:rsid w:val="00D36E5E"/>
    <w:rsid w:val="00D37C9C"/>
    <w:rsid w:val="00D4068D"/>
    <w:rsid w:val="00D40A46"/>
    <w:rsid w:val="00D40B1B"/>
    <w:rsid w:val="00D430BA"/>
    <w:rsid w:val="00D440DC"/>
    <w:rsid w:val="00D454FC"/>
    <w:rsid w:val="00D55FC0"/>
    <w:rsid w:val="00D5728F"/>
    <w:rsid w:val="00D57B69"/>
    <w:rsid w:val="00D641DC"/>
    <w:rsid w:val="00D65240"/>
    <w:rsid w:val="00D67E11"/>
    <w:rsid w:val="00D753C9"/>
    <w:rsid w:val="00D75BAD"/>
    <w:rsid w:val="00D76159"/>
    <w:rsid w:val="00D77507"/>
    <w:rsid w:val="00D7755F"/>
    <w:rsid w:val="00D7765F"/>
    <w:rsid w:val="00D807D7"/>
    <w:rsid w:val="00D80AAE"/>
    <w:rsid w:val="00D84F92"/>
    <w:rsid w:val="00D87BCA"/>
    <w:rsid w:val="00D92262"/>
    <w:rsid w:val="00D9322B"/>
    <w:rsid w:val="00D94380"/>
    <w:rsid w:val="00D9604D"/>
    <w:rsid w:val="00D96405"/>
    <w:rsid w:val="00DA2C35"/>
    <w:rsid w:val="00DA5889"/>
    <w:rsid w:val="00DB400F"/>
    <w:rsid w:val="00DB5556"/>
    <w:rsid w:val="00DC005D"/>
    <w:rsid w:val="00DC2085"/>
    <w:rsid w:val="00DC30E9"/>
    <w:rsid w:val="00DC3EE3"/>
    <w:rsid w:val="00DC5293"/>
    <w:rsid w:val="00DC5C29"/>
    <w:rsid w:val="00DC7591"/>
    <w:rsid w:val="00DD1E6D"/>
    <w:rsid w:val="00DD5CC8"/>
    <w:rsid w:val="00DD60DF"/>
    <w:rsid w:val="00DD7640"/>
    <w:rsid w:val="00DD7C78"/>
    <w:rsid w:val="00DE1A09"/>
    <w:rsid w:val="00DE54B7"/>
    <w:rsid w:val="00DE5945"/>
    <w:rsid w:val="00DE6CF4"/>
    <w:rsid w:val="00DE6EA5"/>
    <w:rsid w:val="00DE785B"/>
    <w:rsid w:val="00DF2A63"/>
    <w:rsid w:val="00DF331C"/>
    <w:rsid w:val="00DF357A"/>
    <w:rsid w:val="00DF3889"/>
    <w:rsid w:val="00DF4E51"/>
    <w:rsid w:val="00DF5A3D"/>
    <w:rsid w:val="00DF5E9D"/>
    <w:rsid w:val="00DF6B62"/>
    <w:rsid w:val="00E00C29"/>
    <w:rsid w:val="00E02BEC"/>
    <w:rsid w:val="00E04D32"/>
    <w:rsid w:val="00E06281"/>
    <w:rsid w:val="00E10418"/>
    <w:rsid w:val="00E10566"/>
    <w:rsid w:val="00E106EA"/>
    <w:rsid w:val="00E10D74"/>
    <w:rsid w:val="00E10DC6"/>
    <w:rsid w:val="00E11238"/>
    <w:rsid w:val="00E17760"/>
    <w:rsid w:val="00E21A31"/>
    <w:rsid w:val="00E2380A"/>
    <w:rsid w:val="00E24700"/>
    <w:rsid w:val="00E258D1"/>
    <w:rsid w:val="00E30DDB"/>
    <w:rsid w:val="00E337A3"/>
    <w:rsid w:val="00E33EF7"/>
    <w:rsid w:val="00E33F22"/>
    <w:rsid w:val="00E34619"/>
    <w:rsid w:val="00E3691D"/>
    <w:rsid w:val="00E411BD"/>
    <w:rsid w:val="00E4413C"/>
    <w:rsid w:val="00E45269"/>
    <w:rsid w:val="00E4671D"/>
    <w:rsid w:val="00E478CE"/>
    <w:rsid w:val="00E504E7"/>
    <w:rsid w:val="00E60005"/>
    <w:rsid w:val="00E6332B"/>
    <w:rsid w:val="00E64424"/>
    <w:rsid w:val="00E64C1F"/>
    <w:rsid w:val="00E72CFB"/>
    <w:rsid w:val="00E80A89"/>
    <w:rsid w:val="00E819B2"/>
    <w:rsid w:val="00E872BF"/>
    <w:rsid w:val="00E949FD"/>
    <w:rsid w:val="00E94F84"/>
    <w:rsid w:val="00E954CC"/>
    <w:rsid w:val="00E95F5B"/>
    <w:rsid w:val="00E96C3C"/>
    <w:rsid w:val="00E97B27"/>
    <w:rsid w:val="00EA0D53"/>
    <w:rsid w:val="00EA2BF9"/>
    <w:rsid w:val="00EA409A"/>
    <w:rsid w:val="00EA4B5F"/>
    <w:rsid w:val="00EA6506"/>
    <w:rsid w:val="00EA6553"/>
    <w:rsid w:val="00EB028C"/>
    <w:rsid w:val="00EB052C"/>
    <w:rsid w:val="00EB1C9A"/>
    <w:rsid w:val="00EB21CC"/>
    <w:rsid w:val="00EB3014"/>
    <w:rsid w:val="00EB4D91"/>
    <w:rsid w:val="00EB6057"/>
    <w:rsid w:val="00EC11F2"/>
    <w:rsid w:val="00EC1768"/>
    <w:rsid w:val="00EC1EE4"/>
    <w:rsid w:val="00EC4EFE"/>
    <w:rsid w:val="00EC51CD"/>
    <w:rsid w:val="00EC6A60"/>
    <w:rsid w:val="00ED2915"/>
    <w:rsid w:val="00ED4358"/>
    <w:rsid w:val="00ED4CC6"/>
    <w:rsid w:val="00EE57E1"/>
    <w:rsid w:val="00EE5E81"/>
    <w:rsid w:val="00EE69CD"/>
    <w:rsid w:val="00EE6E93"/>
    <w:rsid w:val="00EF04D4"/>
    <w:rsid w:val="00EF4B81"/>
    <w:rsid w:val="00EF541B"/>
    <w:rsid w:val="00EF5E22"/>
    <w:rsid w:val="00F04078"/>
    <w:rsid w:val="00F06F38"/>
    <w:rsid w:val="00F1135F"/>
    <w:rsid w:val="00F124A3"/>
    <w:rsid w:val="00F15AC3"/>
    <w:rsid w:val="00F21AF0"/>
    <w:rsid w:val="00F22442"/>
    <w:rsid w:val="00F2355F"/>
    <w:rsid w:val="00F24F74"/>
    <w:rsid w:val="00F273D3"/>
    <w:rsid w:val="00F306A2"/>
    <w:rsid w:val="00F31A95"/>
    <w:rsid w:val="00F31DE7"/>
    <w:rsid w:val="00F31E9B"/>
    <w:rsid w:val="00F3747D"/>
    <w:rsid w:val="00F37C92"/>
    <w:rsid w:val="00F40791"/>
    <w:rsid w:val="00F412F0"/>
    <w:rsid w:val="00F42D64"/>
    <w:rsid w:val="00F4320B"/>
    <w:rsid w:val="00F45D9C"/>
    <w:rsid w:val="00F47190"/>
    <w:rsid w:val="00F506FD"/>
    <w:rsid w:val="00F50E4D"/>
    <w:rsid w:val="00F52D50"/>
    <w:rsid w:val="00F53DD7"/>
    <w:rsid w:val="00F55434"/>
    <w:rsid w:val="00F55645"/>
    <w:rsid w:val="00F55EDD"/>
    <w:rsid w:val="00F56AF7"/>
    <w:rsid w:val="00F57017"/>
    <w:rsid w:val="00F64756"/>
    <w:rsid w:val="00F64CD9"/>
    <w:rsid w:val="00F664D8"/>
    <w:rsid w:val="00F6708E"/>
    <w:rsid w:val="00F72453"/>
    <w:rsid w:val="00F72B8F"/>
    <w:rsid w:val="00F7335F"/>
    <w:rsid w:val="00F73DA7"/>
    <w:rsid w:val="00F73F64"/>
    <w:rsid w:val="00F74A10"/>
    <w:rsid w:val="00F836AB"/>
    <w:rsid w:val="00F837C7"/>
    <w:rsid w:val="00F857C8"/>
    <w:rsid w:val="00F8700F"/>
    <w:rsid w:val="00F87132"/>
    <w:rsid w:val="00F90280"/>
    <w:rsid w:val="00F90AB7"/>
    <w:rsid w:val="00F910FA"/>
    <w:rsid w:val="00F93904"/>
    <w:rsid w:val="00F93937"/>
    <w:rsid w:val="00F94C64"/>
    <w:rsid w:val="00F94EB9"/>
    <w:rsid w:val="00F952ED"/>
    <w:rsid w:val="00F9674B"/>
    <w:rsid w:val="00F967FA"/>
    <w:rsid w:val="00F97951"/>
    <w:rsid w:val="00FA0893"/>
    <w:rsid w:val="00FA08A1"/>
    <w:rsid w:val="00FA1EFF"/>
    <w:rsid w:val="00FA3A8B"/>
    <w:rsid w:val="00FA4425"/>
    <w:rsid w:val="00FB30E2"/>
    <w:rsid w:val="00FB53AA"/>
    <w:rsid w:val="00FB6F77"/>
    <w:rsid w:val="00FB7370"/>
    <w:rsid w:val="00FB748A"/>
    <w:rsid w:val="00FB7B26"/>
    <w:rsid w:val="00FC23E0"/>
    <w:rsid w:val="00FC3519"/>
    <w:rsid w:val="00FC540E"/>
    <w:rsid w:val="00FC6171"/>
    <w:rsid w:val="00FC7C1B"/>
    <w:rsid w:val="00FD014C"/>
    <w:rsid w:val="00FD0ACD"/>
    <w:rsid w:val="00FD0BC6"/>
    <w:rsid w:val="00FD1302"/>
    <w:rsid w:val="00FD2384"/>
    <w:rsid w:val="00FD7E9A"/>
    <w:rsid w:val="00FE44DD"/>
    <w:rsid w:val="00FE53AB"/>
    <w:rsid w:val="00FF0F66"/>
    <w:rsid w:val="00FF1A3D"/>
    <w:rsid w:val="00FF2CD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32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04F8"/>
  </w:style>
  <w:style w:type="paragraph" w:styleId="Heading1">
    <w:name w:val="heading 1"/>
    <w:basedOn w:val="Normal"/>
    <w:next w:val="Normal"/>
    <w:link w:val="Heading1Char"/>
    <w:uiPriority w:val="9"/>
    <w:qFormat/>
    <w:rsid w:val="00471128"/>
    <w:pPr>
      <w:keepNext/>
      <w:keepLines/>
      <w:spacing w:before="360" w:after="0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76258"/>
    <w:pPr>
      <w:keepNext/>
      <w:keepLines/>
      <w:spacing w:before="200" w:after="0" w:line="360" w:lineRule="auto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C4E10"/>
    <w:pPr>
      <w:keepNext/>
      <w:keepLines/>
      <w:spacing w:before="200" w:after="0" w:line="360" w:lineRule="auto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52D7D"/>
    <w:pPr>
      <w:keepNext/>
      <w:keepLines/>
      <w:spacing w:before="200" w:after="0" w:line="360" w:lineRule="auto"/>
      <w:outlineLvl w:val="3"/>
    </w:pPr>
    <w:rPr>
      <w:rFonts w:ascii="Times New Roman" w:eastAsiaTheme="majorEastAsia" w:hAnsi="Times New Roman" w:cstheme="majorBidi"/>
      <w:b/>
      <w:bCs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71128"/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ListParagraph">
    <w:name w:val="List Paragraph"/>
    <w:aliases w:val="Heading 10,Body of text,List Paragraph1"/>
    <w:basedOn w:val="Normal"/>
    <w:link w:val="ListParagraphChar"/>
    <w:uiPriority w:val="34"/>
    <w:qFormat/>
    <w:rsid w:val="0047112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76258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34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34D5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4C12F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ListParagraphChar">
    <w:name w:val="List Paragraph Char"/>
    <w:aliases w:val="Heading 10 Char,Body of text Char,List Paragraph1 Char"/>
    <w:link w:val="ListParagraph"/>
    <w:uiPriority w:val="34"/>
    <w:rsid w:val="00230C02"/>
  </w:style>
  <w:style w:type="character" w:customStyle="1" w:styleId="Heading3Char">
    <w:name w:val="Heading 3 Char"/>
    <w:basedOn w:val="DefaultParagraphFont"/>
    <w:link w:val="Heading3"/>
    <w:uiPriority w:val="9"/>
    <w:rsid w:val="000C4E10"/>
    <w:rPr>
      <w:rFonts w:ascii="Times New Roman" w:eastAsiaTheme="majorEastAsia" w:hAnsi="Times New Roman" w:cstheme="majorBidi"/>
      <w:b/>
      <w:bCs/>
      <w:sz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52D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52D7D"/>
    <w:rPr>
      <w:rFonts w:ascii="Tahoma" w:hAnsi="Tahoma" w:cs="Tahoma"/>
      <w:sz w:val="16"/>
      <w:szCs w:val="16"/>
    </w:rPr>
  </w:style>
  <w:style w:type="character" w:customStyle="1" w:styleId="Heading4Char">
    <w:name w:val="Heading 4 Char"/>
    <w:basedOn w:val="DefaultParagraphFont"/>
    <w:link w:val="Heading4"/>
    <w:uiPriority w:val="9"/>
    <w:rsid w:val="00652D7D"/>
    <w:rPr>
      <w:rFonts w:ascii="Times New Roman" w:eastAsiaTheme="majorEastAsia" w:hAnsi="Times New Roman" w:cstheme="majorBidi"/>
      <w:b/>
      <w:bCs/>
      <w:iCs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3855B1"/>
    <w:pPr>
      <w:spacing w:after="0" w:line="240" w:lineRule="auto"/>
      <w:ind w:left="720" w:hanging="720"/>
    </w:pPr>
  </w:style>
  <w:style w:type="paragraph" w:styleId="BodyTextIndent">
    <w:name w:val="Body Text Indent"/>
    <w:basedOn w:val="Normal"/>
    <w:link w:val="BodyTextIndentChar"/>
    <w:uiPriority w:val="99"/>
    <w:unhideWhenUsed/>
    <w:rsid w:val="007E11EA"/>
    <w:pPr>
      <w:spacing w:after="120"/>
      <w:ind w:left="283"/>
    </w:pPr>
    <w:rPr>
      <w:rFonts w:ascii="Calibri" w:eastAsia="Times New Roman" w:hAnsi="Calibri" w:cs="Times New Roman"/>
      <w:lang w:eastAsia="ja-JP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7E11EA"/>
    <w:rPr>
      <w:rFonts w:ascii="Calibri" w:eastAsia="Times New Roman" w:hAnsi="Calibri" w:cs="Times New Roman"/>
      <w:lang w:eastAsia="ja-JP"/>
    </w:rPr>
  </w:style>
  <w:style w:type="paragraph" w:styleId="NormalWeb">
    <w:name w:val="Normal (Web)"/>
    <w:basedOn w:val="Normal"/>
    <w:uiPriority w:val="99"/>
    <w:semiHidden/>
    <w:unhideWhenUsed/>
    <w:rsid w:val="00460DF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CF1D66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A7">
    <w:name w:val="A7"/>
    <w:uiPriority w:val="99"/>
    <w:rsid w:val="00246871"/>
    <w:rPr>
      <w:rFonts w:cs="Garamond"/>
      <w:color w:val="000000"/>
      <w:sz w:val="14"/>
      <w:szCs w:val="14"/>
    </w:rPr>
  </w:style>
  <w:style w:type="paragraph" w:styleId="Header">
    <w:name w:val="header"/>
    <w:basedOn w:val="Normal"/>
    <w:link w:val="HeaderChar"/>
    <w:uiPriority w:val="99"/>
    <w:unhideWhenUsed/>
    <w:rsid w:val="00FE44D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44DD"/>
  </w:style>
  <w:style w:type="paragraph" w:styleId="Footer">
    <w:name w:val="footer"/>
    <w:basedOn w:val="Normal"/>
    <w:link w:val="FooterChar"/>
    <w:uiPriority w:val="99"/>
    <w:unhideWhenUsed/>
    <w:rsid w:val="00FE44D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44DD"/>
  </w:style>
  <w:style w:type="paragraph" w:styleId="TOCHeading">
    <w:name w:val="TOC Heading"/>
    <w:basedOn w:val="Heading1"/>
    <w:next w:val="Normal"/>
    <w:uiPriority w:val="39"/>
    <w:unhideWhenUsed/>
    <w:qFormat/>
    <w:rsid w:val="004D06B7"/>
    <w:pPr>
      <w:spacing w:before="480"/>
      <w:jc w:val="left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styleId="TOC1">
    <w:name w:val="toc 1"/>
    <w:basedOn w:val="Normal"/>
    <w:next w:val="Normal"/>
    <w:autoRedefine/>
    <w:uiPriority w:val="39"/>
    <w:unhideWhenUsed/>
    <w:rsid w:val="004D06B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D06B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D06B7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4D06B7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435FC1"/>
    <w:rPr>
      <w:b/>
      <w:bCs/>
    </w:rPr>
  </w:style>
  <w:style w:type="paragraph" w:customStyle="1" w:styleId="BookletBodyText1">
    <w:name w:val="Booklet BodyText1"/>
    <w:rsid w:val="00435FC1"/>
    <w:pPr>
      <w:autoSpaceDE w:val="0"/>
      <w:autoSpaceDN w:val="0"/>
      <w:adjustRightInd w:val="0"/>
      <w:spacing w:before="29" w:after="29" w:line="240" w:lineRule="auto"/>
      <w:ind w:left="360"/>
      <w:jc w:val="both"/>
    </w:pPr>
    <w:rPr>
      <w:rFonts w:ascii="Times New Roman" w:eastAsia="Times New Roman" w:hAnsi="Times New Roman" w:cs="Times New Roman"/>
      <w:color w:val="00000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044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3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Yas02</b:Tag>
    <b:SourceType>Book</b:SourceType>
    <b:Guid>{AD4230EC-F711-4E0F-A545-6DD83CE00C6A}</b:Guid>
    <b:Author>
      <b:Author>
        <b:NameList>
          <b:Person>
            <b:Last>Yasmadi</b:Last>
          </b:Person>
        </b:NameList>
      </b:Author>
    </b:Author>
    <b:Title>Modernisasi Pesantren Kritik Nurcholis Madjid terhadap Pendidikan Islam Tradisional</b:Title>
    <b:Year>2002</b:Year>
    <b:City>Jakarta</b:City>
    <b:Publisher>Ciputat Press</b:Publisher>
    <b:RefOrder>2</b:RefOrder>
  </b:Source>
  <b:Source>
    <b:Tag>Mad02</b:Tag>
    <b:SourceType>Book</b:SourceType>
    <b:Guid>{2EFD24D6-B791-4EC4-ABA6-BA3867E94DA1}</b:Guid>
    <b:Author>
      <b:Author>
        <b:NameList>
          <b:Person>
            <b:Last>Madjid</b:Last>
            <b:First>Nucholish</b:First>
          </b:Person>
        </b:NameList>
      </b:Author>
    </b:Author>
    <b:Title>Modernisasi Pesantren</b:Title>
    <b:Year>2002</b:Year>
    <b:City>Jakarta</b:City>
    <b:Publisher>Ciputat Press</b:Publisher>
    <b:RefOrder>3</b:RefOrder>
  </b:Source>
  <b:Source>
    <b:Tag>Dja99</b:Tag>
    <b:SourceType>Book</b:SourceType>
    <b:Guid>{209B9A36-92FF-4393-AE79-6EA6FF4D07F3}</b:Guid>
    <b:Author>
      <b:Author>
        <b:NameList>
          <b:Person>
            <b:Last>Djamaluddin</b:Last>
          </b:Person>
        </b:NameList>
      </b:Author>
    </b:Author>
    <b:Title>Kapita Selekta Pendidikan Islam</b:Title>
    <b:Year>1999</b:Year>
    <b:City>Bandung</b:City>
    <b:Publisher>CV. Pustaka Setia</b:Publisher>
    <b:RefOrder>1</b:RefOrder>
  </b:Source>
  <b:Source>
    <b:Tag>Sed04</b:Tag>
    <b:SourceType>Book</b:SourceType>
    <b:Guid>{4B309281-E5CD-4FDA-814B-C33F1D70006F}</b:Guid>
    <b:Author>
      <b:Author>
        <b:NameList>
          <b:Person>
            <b:Last>Sedarmayanti</b:Last>
          </b:Person>
        </b:NameList>
      </b:Author>
    </b:Author>
    <b:Title>Pengembangan Kepribadian Pegawai</b:Title>
    <b:Year>2004</b:Year>
    <b:City>Bandung</b:City>
    <b:Publisher>Mandar Maju</b:Publisher>
    <b:RefOrder>5</b:RefOrder>
  </b:Source>
  <b:Source>
    <b:Tag>Nas05</b:Tag>
    <b:SourceType>Book</b:SourceType>
    <b:Guid>{42250365-8B62-4BD7-A656-28A9B7566830}</b:Guid>
    <b:Author>
      <b:Author>
        <b:NameList>
          <b:Person>
            <b:Last>Nasir</b:Last>
          </b:Person>
        </b:NameList>
      </b:Author>
    </b:Author>
    <b:Title>Mencari Tipologi Format Pendidikan Ideal: Pondok Pesantren di Tengah Arus Perubahan</b:Title>
    <b:Year>2005</b:Year>
    <b:City>Yogyakarta</b:City>
    <b:Publisher>Pustaka Belajar</b:Publisher>
    <b:RefOrder>6</b:RefOrder>
  </b:Source>
  <b:Source>
    <b:Tag>Dau04</b:Tag>
    <b:SourceType>Book</b:SourceType>
    <b:Guid>{2145E500-97C1-4A47-944D-35E5010B6852}</b:Guid>
    <b:Author>
      <b:Author>
        <b:NameList>
          <b:Person>
            <b:Last>Daulay</b:Last>
            <b:First>Haidar</b:First>
            <b:Middle>Putra</b:Middle>
          </b:Person>
        </b:NameList>
      </b:Author>
    </b:Author>
    <b:Title>Pendidikan Islam Dalam Sistem Pendidikan Nasional di Indonesia.</b:Title>
    <b:Year>2004</b:Year>
    <b:City>Jakarta</b:City>
    <b:Publisher>Fajar Interpratama</b:Publisher>
    <b:RefOrder>7</b:RefOrder>
  </b:Source>
  <b:Source>
    <b:Tag>Gun13</b:Tag>
    <b:SourceType>Book</b:SourceType>
    <b:Guid>{2D45C16A-D33B-49C3-B255-9DF421AD5CCE}</b:Guid>
    <b:Author>
      <b:Author>
        <b:NameList>
          <b:Person>
            <b:Last>Gunawan</b:Last>
            <b:First>Imam</b:First>
          </b:Person>
        </b:NameList>
      </b:Author>
    </b:Author>
    <b:Title>Metode Penelitian Kualitatif, Teori dan Praktik</b:Title>
    <b:Year>2013</b:Year>
    <b:City>Jakarta</b:City>
    <b:Publisher>Bumi Aksara</b:Publisher>
    <b:RefOrder>8</b:RefOrder>
  </b:Source>
  <b:Source>
    <b:Tag>Placeholder1</b:Tag>
    <b:SourceType>Book</b:SourceType>
    <b:Guid>{9C0AFDE8-147E-4BCF-979F-BB60D85B39E2}</b:Guid>
    <b:Title>metode penelitian kualitatif: teori dan praktik</b:Title>
    <b:Year>2013</b:Year>
    <b:City>jakarta</b:City>
    <b:Publisher>Bumi aksara</b:Publisher>
    <b:Author>
      <b:Author>
        <b:NameList>
          <b:Person>
            <b:Last>Gunawan</b:Last>
            <b:First>imam</b:First>
          </b:Person>
        </b:NameList>
      </b:Author>
    </b:Author>
    <b:RefOrder>4</b:RefOrder>
  </b:Source>
</b:Sources>
</file>

<file path=customXml/itemProps1.xml><?xml version="1.0" encoding="utf-8"?>
<ds:datastoreItem xmlns:ds="http://schemas.openxmlformats.org/officeDocument/2006/customXml" ds:itemID="{26F240C9-792B-4A1F-A40A-F23C4286CF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678</TotalTime>
  <Pages>3</Pages>
  <Words>405</Words>
  <Characters>231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P</dc:creator>
  <cp:lastModifiedBy>KARYAINDAH01</cp:lastModifiedBy>
  <cp:revision>317</cp:revision>
  <cp:lastPrinted>2019-03-05T13:34:00Z</cp:lastPrinted>
  <dcterms:created xsi:type="dcterms:W3CDTF">2018-07-04T02:57:00Z</dcterms:created>
  <dcterms:modified xsi:type="dcterms:W3CDTF">2019-03-05T1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5.1"&gt;&lt;session id="9ZCxDnbR"/&gt;&lt;style id="http://www.zotero.org/styles/elsevier-harvard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pref name="noteType" value="0"/&gt;&lt;/prefs&gt;&lt;/data&gt;</vt:lpwstr>
  </property>
</Properties>
</file>